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636F0" w14:textId="3A8DB4AA" w:rsidR="00B472F5" w:rsidRDefault="002300DB" w:rsidP="00EB51A9">
      <w:pPr>
        <w:spacing w:line="360" w:lineRule="auto"/>
        <w:rPr>
          <w:rFonts w:ascii="Arial" w:hAnsi="Arial" w:cs="Arial"/>
        </w:rPr>
      </w:pPr>
      <w:r>
        <w:rPr>
          <w:sz w:val="28"/>
          <w:szCs w:val="28"/>
        </w:rPr>
        <w:t xml:space="preserve">Tumors that respond poorly to bevacizumab therapy show upregulation of angiogenesis genes in glioblastoma. </w:t>
      </w:r>
      <w:r w:rsidR="006763B3" w:rsidRPr="006763B3">
        <w:rPr>
          <w:sz w:val="28"/>
          <w:szCs w:val="28"/>
        </w:rPr>
        <w:t xml:space="preserve"> </w:t>
      </w:r>
    </w:p>
    <w:p w14:paraId="56EC0CE6" w14:textId="77777777" w:rsidR="00722ED3" w:rsidRDefault="00722ED3" w:rsidP="00CA1BFB">
      <w:pPr>
        <w:pStyle w:val="AuthorNames"/>
        <w:spacing w:line="360" w:lineRule="auto"/>
      </w:pPr>
    </w:p>
    <w:p w14:paraId="15166D28" w14:textId="54BC5A69" w:rsidR="00B472F5" w:rsidRPr="007C44EC" w:rsidRDefault="00783B0E" w:rsidP="00CA1BFB">
      <w:pPr>
        <w:pStyle w:val="AuthorNames"/>
        <w:spacing w:line="360" w:lineRule="auto"/>
        <w:rPr>
          <w:b w:val="0"/>
        </w:rPr>
      </w:pPr>
      <w:r w:rsidRPr="00783B0E">
        <w:rPr>
          <w:b w:val="0"/>
          <w:vertAlign w:val="superscript"/>
        </w:rPr>
        <w:t>a,b</w:t>
      </w:r>
      <w:r w:rsidR="001A08D9" w:rsidRPr="007C44EC">
        <w:rPr>
          <w:b w:val="0"/>
        </w:rPr>
        <w:t>Roshan Lodha</w:t>
      </w:r>
      <w:r w:rsidR="00067028" w:rsidRPr="007C44EC">
        <w:rPr>
          <w:b w:val="0"/>
        </w:rPr>
        <w:t xml:space="preserve">, </w:t>
      </w:r>
      <w:r w:rsidRPr="00783B0E">
        <w:rPr>
          <w:b w:val="0"/>
          <w:vertAlign w:val="superscript"/>
        </w:rPr>
        <w:t>a,b</w:t>
      </w:r>
      <w:r w:rsidR="007C44EC" w:rsidRPr="007C44EC">
        <w:rPr>
          <w:b w:val="0"/>
        </w:rPr>
        <w:t xml:space="preserve">Graham Buchan, </w:t>
      </w:r>
      <w:r w:rsidRPr="00783B0E">
        <w:rPr>
          <w:b w:val="0"/>
          <w:vertAlign w:val="superscript"/>
        </w:rPr>
        <w:t>b</w:t>
      </w:r>
      <w:r w:rsidR="007C44EC" w:rsidRPr="007C44EC">
        <w:rPr>
          <w:b w:val="0"/>
        </w:rPr>
        <w:t xml:space="preserve">Gaelle Muller-Greven, </w:t>
      </w:r>
      <w:r w:rsidRPr="00783B0E">
        <w:rPr>
          <w:b w:val="0"/>
          <w:vertAlign w:val="superscript"/>
        </w:rPr>
        <w:t>c</w:t>
      </w:r>
      <w:r w:rsidR="003B4B5C">
        <w:rPr>
          <w:b w:val="0"/>
        </w:rPr>
        <w:t xml:space="preserve">Kunal Desai, </w:t>
      </w:r>
      <w:r w:rsidRPr="00783B0E">
        <w:rPr>
          <w:b w:val="0"/>
          <w:vertAlign w:val="superscript"/>
        </w:rPr>
        <w:t>b</w:t>
      </w:r>
      <w:r w:rsidR="003B4B5C">
        <w:rPr>
          <w:b w:val="0"/>
        </w:rPr>
        <w:t xml:space="preserve">Maha Qadan, </w:t>
      </w:r>
      <w:r>
        <w:rPr>
          <w:b w:val="0"/>
          <w:vertAlign w:val="superscript"/>
        </w:rPr>
        <w:t>d,e</w:t>
      </w:r>
      <w:r w:rsidR="00141870">
        <w:rPr>
          <w:b w:val="0"/>
        </w:rPr>
        <w:t>Jill Barnholtz-Sloan,</w:t>
      </w:r>
      <w:r w:rsidR="00CA1BFB">
        <w:rPr>
          <w:b w:val="0"/>
        </w:rPr>
        <w:t xml:space="preserve"> </w:t>
      </w:r>
      <w:r w:rsidR="00CA1BFB" w:rsidRPr="00CA1BFB">
        <w:rPr>
          <w:b w:val="0"/>
          <w:vertAlign w:val="superscript"/>
        </w:rPr>
        <w:t>f</w:t>
      </w:r>
      <w:r w:rsidR="00CA1BFB">
        <w:rPr>
          <w:b w:val="0"/>
        </w:rPr>
        <w:t>Paul A. Decker,</w:t>
      </w:r>
      <w:r w:rsidR="00141870">
        <w:rPr>
          <w:b w:val="0"/>
        </w:rPr>
        <w:t xml:space="preserve"> </w:t>
      </w:r>
      <w:r w:rsidRPr="00783B0E">
        <w:rPr>
          <w:b w:val="0"/>
          <w:vertAlign w:val="superscript"/>
        </w:rPr>
        <w:t>f</w:t>
      </w:r>
      <w:r w:rsidR="007C44EC" w:rsidRPr="007C44EC">
        <w:rPr>
          <w:b w:val="0"/>
        </w:rPr>
        <w:t xml:space="preserve">Jann Sarkaria, and </w:t>
      </w:r>
      <w:r w:rsidRPr="00783B0E">
        <w:rPr>
          <w:b w:val="0"/>
          <w:vertAlign w:val="superscript"/>
        </w:rPr>
        <w:t>b</w:t>
      </w:r>
      <w:r>
        <w:rPr>
          <w:b w:val="0"/>
          <w:vertAlign w:val="superscript"/>
        </w:rPr>
        <w:t>,e,*</w:t>
      </w:r>
      <w:r w:rsidR="00C229CF" w:rsidRPr="007C44EC">
        <w:rPr>
          <w:b w:val="0"/>
        </w:rPr>
        <w:t xml:space="preserve">Candece </w:t>
      </w:r>
      <w:r w:rsidR="00EF3EF7" w:rsidRPr="007C44EC">
        <w:rPr>
          <w:b w:val="0"/>
        </w:rPr>
        <w:t xml:space="preserve">L. </w:t>
      </w:r>
      <w:r w:rsidR="00C229CF" w:rsidRPr="007C44EC">
        <w:rPr>
          <w:b w:val="0"/>
        </w:rPr>
        <w:t>Gladson</w:t>
      </w:r>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r w:rsidRPr="009C56B7">
        <w:rPr>
          <w:sz w:val="24"/>
          <w:szCs w:val="24"/>
        </w:rPr>
        <w:t>a</w:t>
      </w:r>
      <w:r w:rsidR="00384446">
        <w:rPr>
          <w:sz w:val="24"/>
          <w:szCs w:val="24"/>
          <w:vertAlign w:val="baseline"/>
        </w:rPr>
        <w:t>Cleveland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r w:rsidRPr="00384446">
        <w:rPr>
          <w:sz w:val="24"/>
          <w:szCs w:val="24"/>
        </w:rPr>
        <w:t>b</w:t>
      </w:r>
      <w:r>
        <w:rPr>
          <w:sz w:val="24"/>
          <w:szCs w:val="24"/>
          <w:vertAlign w:val="baseline"/>
        </w:rPr>
        <w:t>Department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r w:rsidRPr="00783B0E">
        <w:rPr>
          <w:sz w:val="24"/>
          <w:szCs w:val="24"/>
        </w:rPr>
        <w:t>c</w:t>
      </w:r>
      <w:r w:rsidR="00BA5B46">
        <w:rPr>
          <w:sz w:val="24"/>
          <w:szCs w:val="24"/>
          <w:vertAlign w:val="baseline"/>
        </w:rPr>
        <w:t xml:space="preserve">Department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r>
        <w:rPr>
          <w:sz w:val="24"/>
          <w:szCs w:val="24"/>
        </w:rPr>
        <w:t>d</w:t>
      </w:r>
      <w:r>
        <w:rPr>
          <w:sz w:val="24"/>
          <w:szCs w:val="24"/>
          <w:vertAlign w:val="baseline"/>
        </w:rPr>
        <w:t>Department of Medicine, Case Western Reserve University</w:t>
      </w:r>
    </w:p>
    <w:p w14:paraId="0819DB5E" w14:textId="1476ADFD" w:rsidR="00171EAF" w:rsidRDefault="00783B0E" w:rsidP="00CA1BFB">
      <w:pPr>
        <w:pStyle w:val="AuthorAffiliations"/>
        <w:spacing w:line="360" w:lineRule="auto"/>
        <w:rPr>
          <w:sz w:val="24"/>
          <w:szCs w:val="24"/>
          <w:vertAlign w:val="baseline"/>
        </w:rPr>
      </w:pPr>
      <w:r>
        <w:rPr>
          <w:sz w:val="24"/>
          <w:szCs w:val="24"/>
        </w:rPr>
        <w:t>e</w:t>
      </w:r>
      <w:r>
        <w:rPr>
          <w:sz w:val="24"/>
          <w:szCs w:val="24"/>
          <w:vertAlign w:val="baseline"/>
        </w:rPr>
        <w:t>Case Comprehensive Cancer Center</w:t>
      </w:r>
    </w:p>
    <w:p w14:paraId="4AAC09AB" w14:textId="60A07E4B" w:rsidR="00CC31DC" w:rsidRPr="009C56B7" w:rsidRDefault="00783B0E" w:rsidP="00CA1BFB">
      <w:pPr>
        <w:pStyle w:val="AuthorAffiliations"/>
        <w:spacing w:line="360" w:lineRule="auto"/>
        <w:rPr>
          <w:sz w:val="24"/>
          <w:szCs w:val="24"/>
          <w:vertAlign w:val="baseline"/>
        </w:rPr>
      </w:pPr>
      <w:r>
        <w:rPr>
          <w:sz w:val="24"/>
          <w:szCs w:val="24"/>
        </w:rPr>
        <w:t>f</w:t>
      </w:r>
      <w:r>
        <w:rPr>
          <w:sz w:val="24"/>
          <w:szCs w:val="24"/>
          <w:vertAlign w:val="baseline"/>
        </w:rPr>
        <w:t>Department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r w:rsidRPr="009C56B7">
        <w:rPr>
          <w:sz w:val="24"/>
          <w:szCs w:val="24"/>
        </w:rPr>
        <w:t>Candece Gladson</w:t>
      </w:r>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0A99592F"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bevacizumab, </w:t>
      </w:r>
      <w:r w:rsidR="00B1577D" w:rsidRPr="00B1577D">
        <w:rPr>
          <w:i/>
          <w:sz w:val="24"/>
          <w:szCs w:val="24"/>
        </w:rPr>
        <w:t>RAMP3</w:t>
      </w:r>
      <w:r w:rsidR="00B1577D">
        <w:rPr>
          <w:sz w:val="24"/>
          <w:szCs w:val="24"/>
        </w:rPr>
        <w:t xml:space="preserve">, </w:t>
      </w:r>
      <w:r w:rsidR="00442E83">
        <w:rPr>
          <w:sz w:val="24"/>
          <w:szCs w:val="24"/>
        </w:rPr>
        <w:t xml:space="preserve">adrenomedullin, </w:t>
      </w:r>
      <w:r w:rsidRPr="009C56B7">
        <w:rPr>
          <w:i/>
          <w:iCs/>
          <w:sz w:val="24"/>
          <w:szCs w:val="24"/>
        </w:rPr>
        <w:t>CHRNA7</w:t>
      </w:r>
      <w:r w:rsidRPr="009C56B7">
        <w:rPr>
          <w:sz w:val="24"/>
          <w:szCs w:val="24"/>
        </w:rPr>
        <w:t xml:space="preserve">, </w:t>
      </w:r>
      <w:r w:rsidR="006763B3">
        <w:rPr>
          <w:sz w:val="24"/>
          <w:szCs w:val="24"/>
        </w:rPr>
        <w:t xml:space="preserve">α7-nAChR, </w:t>
      </w:r>
      <w:r w:rsidRPr="009C56B7">
        <w:rPr>
          <w:i/>
          <w:iCs/>
          <w:sz w:val="24"/>
          <w:szCs w:val="24"/>
        </w:rPr>
        <w:t>EGR1</w:t>
      </w:r>
      <w:r w:rsidRPr="009C56B7">
        <w:rPr>
          <w:sz w:val="24"/>
          <w:szCs w:val="24"/>
        </w:rPr>
        <w:t>,</w:t>
      </w:r>
      <w:r w:rsidR="00B1577D">
        <w:rPr>
          <w:sz w:val="24"/>
          <w:szCs w:val="24"/>
        </w:rPr>
        <w:t xml:space="preserve"> </w:t>
      </w:r>
      <w:r w:rsidRPr="009C56B7">
        <w:rPr>
          <w:sz w:val="24"/>
          <w:szCs w:val="24"/>
        </w:rPr>
        <w:t xml:space="preserve">glioblastoma, angiogenesis </w:t>
      </w:r>
    </w:p>
    <w:p w14:paraId="24E83E62" w14:textId="03A41DDD" w:rsidR="00722ED3" w:rsidRPr="009C56B7" w:rsidRDefault="00722ED3" w:rsidP="00CA1BFB">
      <w:pPr>
        <w:spacing w:line="360" w:lineRule="auto"/>
        <w:rPr>
          <w:b/>
          <w:bCs/>
          <w:iCs/>
        </w:rPr>
      </w:pPr>
      <w:r w:rsidRPr="009C56B7">
        <w:br w:type="page"/>
      </w:r>
    </w:p>
    <w:p w14:paraId="2FB73B6E" w14:textId="2ECC5DDF" w:rsidR="00426281" w:rsidRPr="009C56B7" w:rsidRDefault="00DC349A" w:rsidP="00691328">
      <w:pPr>
        <w:pStyle w:val="Abstract"/>
        <w:spacing w:line="276" w:lineRule="auto"/>
        <w:rPr>
          <w:sz w:val="24"/>
          <w:szCs w:val="24"/>
        </w:rPr>
      </w:pPr>
      <w:r w:rsidRPr="009C56B7">
        <w:rPr>
          <w:b/>
          <w:sz w:val="24"/>
          <w:szCs w:val="24"/>
        </w:rPr>
        <w:lastRenderedPageBreak/>
        <w:t>Abstract</w:t>
      </w:r>
      <w:bookmarkEnd w:id="0"/>
    </w:p>
    <w:p w14:paraId="4DA49D7B" w14:textId="2FB76700" w:rsidR="00691328" w:rsidRPr="000A61A8" w:rsidRDefault="005A79FF" w:rsidP="000A61A8">
      <w:pPr>
        <w:pStyle w:val="Abstract"/>
        <w:spacing w:line="360" w:lineRule="auto"/>
        <w:rPr>
          <w:sz w:val="24"/>
          <w:szCs w:val="24"/>
        </w:rPr>
      </w:pPr>
      <w:r w:rsidRPr="005A79FF">
        <w:rPr>
          <w:sz w:val="24"/>
          <w:szCs w:val="24"/>
        </w:rPr>
        <w:t>Glioblastoma (GBM) is the most common primary brain tumor in adults with a 15-month median survival, despite surgical-resection and radio-chemotherapy, and a recurrence rate of 90%. Despite improving survival in only a small percentage of patients, the common treatment for recurrent-GBM includes bevacizumab, a monoclonal antibody toward vascular endothelial growth factor-A, as it reduces brain edema and improves quality of life. To find predictors of poor response to bevacizumab, we performed RNA-sequencing on multiple GBM patient-derived xenograft (PDX) tumors after orthotopic propagation in athymic nude mice. The study was repeated, and once PDX-tumors were established, mice were treated with bevacizumab or vehicle until euthanasia. PDX-tumors were grouped based on their survival. Bioinformatic analysis of RNA-sequencing data from tumors in untreated mice demonstrated differential gene expression poor responders (decreased survival) relative to good-responders along with upregulation of an angiogenesis gene set. Within this gene set, multiple genes known to be regulated by the early growth response 1 (EGR1) transcription factor were identified; two were selected for further study based on their role in promoting cancer cell migration and proliferation, RAMP3 (accessory-receptor for adrenomedullin) and CHRNA7 (cholinergic-receptor-nicotinic-α7-subunit, or α7-nAChR). Immunostaining/multiplex staining validated the increased expression of EGR1</w:t>
      </w:r>
      <w:r>
        <w:rPr>
          <w:sz w:val="24"/>
          <w:szCs w:val="24"/>
        </w:rPr>
        <w:t xml:space="preserve">, RAMP3, and </w:t>
      </w:r>
      <w:r w:rsidRPr="005A79FF">
        <w:rPr>
          <w:sz w:val="24"/>
          <w:szCs w:val="24"/>
        </w:rPr>
        <w:t>α7-nAChR in tumor cells from poor-responder tumors. Data mining revealed a shorter patient survival in GBM with upregulated EGR1 or CHRNA7 mRNA. In summary, PDX-tumors with upregulated expression of an angiogenesis gene set demonstrated a poor response to bevacizumab; upregulation of these genes could potentially be used to predict bevacizumab response.</w:t>
      </w:r>
      <w:r w:rsidR="00691328"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04BD0D50" w:rsidR="008548B8" w:rsidRPr="003F7AAC" w:rsidRDefault="003F7AAC" w:rsidP="003F7AAC">
      <w:pPr>
        <w:pStyle w:val="Heading2"/>
        <w:rPr>
          <w:i w:val="0"/>
        </w:rPr>
      </w:pPr>
      <w:r>
        <w:rPr>
          <w:i w:val="0"/>
        </w:rPr>
        <w:tab/>
      </w:r>
      <w:r w:rsidR="00094DDF" w:rsidRPr="00094DDF">
        <w:rPr>
          <w:i w:val="0"/>
        </w:rPr>
        <w:t>Grade IV glioma, or glioblastoma</w:t>
      </w:r>
      <w:r w:rsidR="00384446">
        <w:rPr>
          <w:i w:val="0"/>
        </w:rPr>
        <w:t xml:space="preserve"> (GBM)</w:t>
      </w:r>
      <w:r w:rsidR="00094DDF" w:rsidRPr="00094DDF">
        <w:rPr>
          <w:i w:val="0"/>
        </w:rPr>
        <w:t xml:space="preserve">, is the most common primary brain tumor </w:t>
      </w:r>
      <w:r w:rsidR="007E5C6A">
        <w:rPr>
          <w:i w:val="0"/>
        </w:rPr>
        <w:t>in adults with a median overall-</w:t>
      </w:r>
      <w:r w:rsidR="00094DDF" w:rsidRPr="00094DDF">
        <w:rPr>
          <w:i w:val="0"/>
        </w:rPr>
        <w:t>survival of just 15 months</w:t>
      </w:r>
      <w:r w:rsidR="00094DDF">
        <w:rPr>
          <w:i w:val="0"/>
        </w:rPr>
        <w:fldChar w:fldCharType="begin"/>
      </w:r>
      <w:r w:rsidR="009E26D5">
        <w:rPr>
          <w:i w:val="0"/>
        </w:rPr>
        <w:instrText xml:space="preserve"> ADDIN ZOTERO_ITEM CSL_CITATION {"citationID":"OJUKR82z","properties":{"formattedCitation":"\\super 1\\nosupersub{}","plainCitation":"1","noteIndex":0},"citationItems":[{"id":"WhwtAojC/Cq3DeVbz","uris":["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sidR="00094DDF">
        <w:rPr>
          <w:i w:val="0"/>
        </w:rPr>
        <w:fldChar w:fldCharType="separate"/>
      </w:r>
      <w:r w:rsidR="00094DDF" w:rsidRPr="00094DDF">
        <w:rPr>
          <w:vertAlign w:val="superscript"/>
        </w:rPr>
        <w:t>1</w:t>
      </w:r>
      <w:r w:rsidR="00094DDF">
        <w:rPr>
          <w:i w:val="0"/>
        </w:rPr>
        <w:fldChar w:fldCharType="end"/>
      </w:r>
      <w:r w:rsidR="00094DDF" w:rsidRPr="00094DDF">
        <w:rPr>
          <w:i w:val="0"/>
        </w:rPr>
        <w:t xml:space="preserve">. Despite primary treatment consisting of surgical resection followed by radiotherapy and chemotherapy, </w:t>
      </w:r>
      <w:r w:rsidR="00384446">
        <w:rPr>
          <w:i w:val="0"/>
        </w:rPr>
        <w:t>GBM</w:t>
      </w:r>
      <w:r w:rsidR="00094DDF" w:rsidRPr="00094DDF">
        <w:rPr>
          <w:i w:val="0"/>
        </w:rPr>
        <w:t xml:space="preserve"> tumors re</w:t>
      </w:r>
      <w:r w:rsidR="002679A7">
        <w:rPr>
          <w:i w:val="0"/>
        </w:rPr>
        <w:t xml:space="preserve">cur </w:t>
      </w:r>
      <w:r w:rsidR="00094DDF" w:rsidRPr="00094DDF">
        <w:rPr>
          <w:i w:val="0"/>
        </w:rPr>
        <w:t>in over 90% of patients</w:t>
      </w:r>
      <w:r w:rsidR="00094DDF">
        <w:rPr>
          <w:i w:val="0"/>
        </w:rPr>
        <w:fldChar w:fldCharType="begin"/>
      </w:r>
      <w:r w:rsidR="009E26D5">
        <w:rPr>
          <w:i w:val="0"/>
        </w:rPr>
        <w:instrText xml:space="preserve"> ADDIN ZOTERO_ITEM CSL_CITATION {"citationID":"mjHjl6nB","properties":{"formattedCitation":"\\super 2\\nosupersub{}","plainCitation":"2","noteIndex":0},"citationItems":[{"id":"WhwtAojC/CZkpQQgS","uris":["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sidR="00094DDF">
        <w:rPr>
          <w:i w:val="0"/>
        </w:rPr>
        <w:fldChar w:fldCharType="separate"/>
      </w:r>
      <w:r w:rsidR="00094DDF" w:rsidRPr="00094DDF">
        <w:rPr>
          <w:vertAlign w:val="superscript"/>
        </w:rPr>
        <w:t>2</w:t>
      </w:r>
      <w:r w:rsidR="00094DDF">
        <w:rPr>
          <w:i w:val="0"/>
        </w:rPr>
        <w:fldChar w:fldCharType="end"/>
      </w:r>
      <w:r w:rsidR="00B1577D">
        <w:rPr>
          <w:i w:val="0"/>
        </w:rPr>
        <w:t xml:space="preserve">, </w:t>
      </w:r>
      <w:r w:rsidR="00094DDF" w:rsidRPr="00094DDF">
        <w:rPr>
          <w:i w:val="0"/>
        </w:rPr>
        <w:t>and within 10 weeks on average</w:t>
      </w:r>
      <w:r w:rsidR="00094DDF">
        <w:rPr>
          <w:i w:val="0"/>
        </w:rPr>
        <w:fldChar w:fldCharType="begin"/>
      </w:r>
      <w:r w:rsidR="009E26D5">
        <w:rPr>
          <w:i w:val="0"/>
        </w:rPr>
        <w:instrText xml:space="preserve"> ADDIN ZOTERO_ITEM CSL_CITATION {"citationID":"b7jn4Y25","properties":{"formattedCitation":"\\super 3\\nosupersub{}","plainCitation":"3","noteIndex":0},"citationItems":[{"id":"WhwtAojC/69rcEoUH","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094DDF" w:rsidRPr="00094DDF">
        <w:rPr>
          <w:i w:val="0"/>
        </w:rPr>
        <w:t>. There is currently no consensus for second-line therapy at recurrence</w:t>
      </w:r>
      <w:r w:rsidR="00F829A8">
        <w:rPr>
          <w:i w:val="0"/>
        </w:rPr>
        <w:t xml:space="preserve">; </w:t>
      </w:r>
      <w:r w:rsidR="00094DDF"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00094DDF" w:rsidRPr="00094DDF">
        <w:rPr>
          <w:i w:val="0"/>
        </w:rPr>
        <w:t>.</w:t>
      </w:r>
    </w:p>
    <w:p w14:paraId="38CCF21C" w14:textId="516CE65F" w:rsidR="008548B8" w:rsidRPr="003F7AAC" w:rsidRDefault="003F7AAC" w:rsidP="003F7AAC">
      <w:pPr>
        <w:pStyle w:val="Heading2"/>
        <w:rPr>
          <w:i w:val="0"/>
        </w:rPr>
      </w:pPr>
      <w:r>
        <w:rPr>
          <w:i w:val="0"/>
        </w:rPr>
        <w:tab/>
      </w:r>
      <w:r w:rsidR="00384446">
        <w:rPr>
          <w:i w:val="0"/>
        </w:rPr>
        <w:t>GBM</w:t>
      </w:r>
      <w:r w:rsidR="00094DDF" w:rsidRPr="00094DDF">
        <w:rPr>
          <w:i w:val="0"/>
        </w:rPr>
        <w:t xml:space="preserve"> is known to be a highly vascular, proliferative and invasive tumor</w:t>
      </w:r>
      <w:r w:rsidR="00094DDF">
        <w:rPr>
          <w:i w:val="0"/>
        </w:rPr>
        <w:fldChar w:fldCharType="begin"/>
      </w:r>
      <w:r w:rsidR="009E26D5">
        <w:rPr>
          <w:i w:val="0"/>
        </w:rPr>
        <w:instrText xml:space="preserve"> ADDIN ZOTERO_ITEM CSL_CITATION {"citationID":"H0PdPuhp","properties":{"formattedCitation":"\\super 3\\nosupersub{}","plainCitation":"3","noteIndex":0},"citationItems":[{"id":"WhwtAojC/69rcEoUH","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830DE4">
        <w:rPr>
          <w:i w:val="0"/>
        </w:rPr>
        <w:t xml:space="preserve">. One </w:t>
      </w:r>
      <w:r w:rsidR="00094DDF" w:rsidRPr="00094DDF">
        <w:rPr>
          <w:i w:val="0"/>
        </w:rPr>
        <w:t xml:space="preserve">option for therapy </w:t>
      </w:r>
      <w:r w:rsidR="00384446">
        <w:rPr>
          <w:i w:val="0"/>
        </w:rPr>
        <w:t xml:space="preserve">of </w:t>
      </w:r>
      <w:r w:rsidR="002679A7">
        <w:rPr>
          <w:i w:val="0"/>
        </w:rPr>
        <w:t xml:space="preserve">recurrent </w:t>
      </w:r>
      <w:r w:rsidR="00384446">
        <w:rPr>
          <w:i w:val="0"/>
        </w:rPr>
        <w:t xml:space="preserve">GBM </w:t>
      </w:r>
      <w:r w:rsidR="00094DDF" w:rsidRPr="00094DDF">
        <w:rPr>
          <w:i w:val="0"/>
        </w:rPr>
        <w:t>is to target angiogenesis, with the goal of reducing nutrient supply to tumor cells</w:t>
      </w:r>
      <w:r w:rsidR="00536E06">
        <w:rPr>
          <w:i w:val="0"/>
        </w:rPr>
        <w:t xml:space="preserve"> to </w:t>
      </w:r>
      <w:r w:rsidR="00384446">
        <w:rPr>
          <w:i w:val="0"/>
        </w:rPr>
        <w:t xml:space="preserve">potentially </w:t>
      </w:r>
      <w:r w:rsidR="00536E06">
        <w:rPr>
          <w:i w:val="0"/>
        </w:rPr>
        <w:t xml:space="preserve">induce </w:t>
      </w:r>
      <w:r w:rsidR="00384446">
        <w:rPr>
          <w:i w:val="0"/>
        </w:rPr>
        <w:t>tumor cell death</w:t>
      </w:r>
      <w:r w:rsidR="00094DDF" w:rsidRPr="00094DDF">
        <w:rPr>
          <w:i w:val="0"/>
        </w:rPr>
        <w:t xml:space="preserve">. Due in part to the highly vascular nature of </w:t>
      </w:r>
      <w:r w:rsidR="00384446">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2679A7">
        <w:rPr>
          <w:i w:val="0"/>
        </w:rPr>
        <w:t>,</w:t>
      </w:r>
      <w:r w:rsidR="00094DDF" w:rsidRPr="00094DDF">
        <w:rPr>
          <w:i w:val="0"/>
        </w:rPr>
        <w:t xml:space="preserve"> as a second-line treatment for recurrent </w:t>
      </w:r>
      <w:r w:rsidR="00384446">
        <w:rPr>
          <w:i w:val="0"/>
        </w:rPr>
        <w:t>GBM</w:t>
      </w:r>
      <w:r w:rsidR="00094DDF">
        <w:rPr>
          <w:i w:val="0"/>
        </w:rPr>
        <w:fldChar w:fldCharType="begin"/>
      </w:r>
      <w:r w:rsidR="009E26D5">
        <w:rPr>
          <w:i w:val="0"/>
        </w:rPr>
        <w:instrText xml:space="preserve"> ADDIN ZOTERO_ITEM CSL_CITATION {"citationID":"rxsUzpCb","properties":{"formattedCitation":"\\super 4\\nosupersub{}","plainCitation":"4","noteIndex":0},"citationItems":[{"id":"WhwtAojC/LwSjxIEN","uris":["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094DDF">
        <w:rPr>
          <w:i w:val="0"/>
        </w:rPr>
        <w:fldChar w:fldCharType="separate"/>
      </w:r>
      <w:r w:rsidR="00094DDF" w:rsidRPr="00094DDF">
        <w:rPr>
          <w:vertAlign w:val="superscript"/>
        </w:rPr>
        <w:t>4</w:t>
      </w:r>
      <w:r w:rsidR="00094DDF">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EB7919">
        <w:rPr>
          <w:i w:val="0"/>
        </w:rPr>
        <w:fldChar w:fldCharType="begin"/>
      </w:r>
      <w:r w:rsidR="009E26D5">
        <w:rPr>
          <w:i w:val="0"/>
        </w:rPr>
        <w:instrText xml:space="preserve"> ADDIN ZOTERO_ITEM CSL_CITATION {"citationID":"gsOTpR2r","properties":{"formattedCitation":"\\super 5\\nosupersub{}","plainCitation":"5","noteIndex":0},"citationItems":[{"id":"WhwtAojC/4iklZG3B","uris":["http://zotero.org/users/8255195/items/REVQZIDH"],"itemData":{"id":838,"type":"article-journal","abstract":"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container-title":"FASEB journal: official publication of the Federation of American Societies for Experimental Biology","ISSN":"0892-6638","issue":"1","journalAbbreviation":"FASEB J","language":"eng","note":"PMID: 9872925","page":"9-22","source":"PubMed","title":"Vascular endothelial growth factor (VEGF) and its receptors","volume":"13","author":[{"family":"Neufeld","given":"G."},{"family":"Cohen","given":"T."},{"family":"Gengrinovitch","given":"S."},{"family":"Poltorak","given":"Z."}],"issued":{"date-parts":[["1999",1]]}}}],"schema":"https://github.com/citation-style-language/schema/raw/master/csl-citation.json"} </w:instrText>
      </w:r>
      <w:r w:rsidR="00EB7919">
        <w:rPr>
          <w:i w:val="0"/>
        </w:rPr>
        <w:fldChar w:fldCharType="separate"/>
      </w:r>
      <w:r w:rsidR="00EB7919" w:rsidRPr="00EB7919">
        <w:rPr>
          <w:vertAlign w:val="superscript"/>
        </w:rPr>
        <w:t>5</w:t>
      </w:r>
      <w:r w:rsidR="00EB7919">
        <w:rPr>
          <w:i w:val="0"/>
        </w:rPr>
        <w:fldChar w:fldCharType="end"/>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094DDF">
        <w:rPr>
          <w:i w:val="0"/>
        </w:rPr>
        <w:fldChar w:fldCharType="begin"/>
      </w:r>
      <w:r w:rsidR="009E26D5">
        <w:rPr>
          <w:i w:val="0"/>
        </w:rPr>
        <w:instrText xml:space="preserve"> ADDIN ZOTERO_ITEM CSL_CITATION {"citationID":"vq0yNVVW","properties":{"formattedCitation":"\\super 6\\nosupersub{}","plainCitation":"6","noteIndex":0},"citationItems":[{"id":"WhwtAojC/IRUHEPbm","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094DDF">
        <w:rPr>
          <w:i w:val="0"/>
        </w:rPr>
        <w:fldChar w:fldCharType="separate"/>
      </w:r>
      <w:r w:rsidR="00EB7919" w:rsidRPr="00EB7919">
        <w:rPr>
          <w:vertAlign w:val="superscript"/>
        </w:rPr>
        <w:t>6</w:t>
      </w:r>
      <w:r w:rsidR="00094DDF">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094DDF">
        <w:rPr>
          <w:i w:val="0"/>
        </w:rPr>
        <w:fldChar w:fldCharType="begin"/>
      </w:r>
      <w:r w:rsidR="009E26D5">
        <w:rPr>
          <w:i w:val="0"/>
        </w:rPr>
        <w:instrText xml:space="preserve"> ADDIN ZOTERO_ITEM CSL_CITATION {"citationID":"bxwL3HIx","properties":{"formattedCitation":"\\super 7\\nosupersub{}","plainCitation":"7","noteIndex":0},"citationItems":[{"id":"WhwtAojC/Fke7qPf3","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094DDF">
        <w:rPr>
          <w:i w:val="0"/>
        </w:rPr>
        <w:fldChar w:fldCharType="separate"/>
      </w:r>
      <w:r w:rsidR="00EB7919" w:rsidRPr="00EB7919">
        <w:rPr>
          <w:vertAlign w:val="superscript"/>
        </w:rPr>
        <w:t>7</w:t>
      </w:r>
      <w:r w:rsidR="00094DDF">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8548B8">
        <w:rPr>
          <w:i w:val="0"/>
        </w:rPr>
        <w:fldChar w:fldCharType="begin"/>
      </w:r>
      <w:r w:rsidR="009E26D5">
        <w:rPr>
          <w:i w:val="0"/>
        </w:rPr>
        <w:instrText xml:space="preserve"> ADDIN ZOTERO_ITEM CSL_CITATION {"citationID":"T7C3CvIt","properties":{"formattedCitation":"\\super 7\\nosupersub{}","plainCitation":"7","noteIndex":0},"citationItems":[{"id":"WhwtAojC/Fke7qPf3","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8548B8">
        <w:rPr>
          <w:i w:val="0"/>
        </w:rPr>
        <w:fldChar w:fldCharType="separate"/>
      </w:r>
      <w:r w:rsidR="00EB7919" w:rsidRPr="00EB7919">
        <w:rPr>
          <w:vertAlign w:val="superscript"/>
        </w:rPr>
        <w:t>7</w:t>
      </w:r>
      <w:r w:rsidR="008548B8">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EB7919">
        <w:rPr>
          <w:i w:val="0"/>
        </w:rPr>
        <w:fldChar w:fldCharType="begin"/>
      </w:r>
      <w:r w:rsidR="009E26D5">
        <w:rPr>
          <w:i w:val="0"/>
        </w:rPr>
        <w:instrText xml:space="preserve"> ADDIN ZOTERO_ITEM CSL_CITATION {"citationID":"WsJLcasb","properties":{"formattedCitation":"\\super 8\\nosupersub{}","plainCitation":"8","noteIndex":0},"citationItems":[{"id":"WhwtAojC/FRpfKBKY","uris":["http://zotero.org/users/8255195/items/K3JMMM9Z"],"itemData":{"id":840,"type":"article-journal","container-title":"Chinese Medical Journal","DOI":"10.4103/0366-6999.161403","ISSN":"0366-6999","issue":"15","journalAbbreviation":"Chin Med J (Engl)","note":"PMID: 26228232\nPMCID: PMC4717957","page":"2126-2129","source":"PubMed Central","title":"Relief Effect of Bevacizumab on Severe Edema Induced by Re-irradiation in Brain Tumor Patients","volume":"128","author":[{"family":"Shen","given":"Ge"},{"family":"Wang","given":"Ying-Jie"},{"family":"Guan","given":"Yan-Jun"},{"family":"Dong","given":"Da-Peng"},{"family":"Yang","given":"Gang"},{"family":"Li","given":"Dan"},{"family":"Hao","given":"Rui-Min"},{"family":"Sun","given":"Hui-Ru"},{"family":"Zhou","given":"Ming"},{"family":"Wang","given":"Kun-Peng"},{"family":"Zhou","given":"Shi-Xiang"},{"family":"Wang","given":"Qin-Wen"},{"family":"Wu","given":"Shi-Kai"},{"family":"Zeng","given":"Yan-Jun"}],"issued":{"date-parts":[["2015",8,5]]}}}],"schema":"https://github.com/citation-style-language/schema/raw/master/csl-citation.json"} </w:instrText>
      </w:r>
      <w:r w:rsidR="00EB7919">
        <w:rPr>
          <w:i w:val="0"/>
        </w:rPr>
        <w:fldChar w:fldCharType="separate"/>
      </w:r>
      <w:r w:rsidR="00EB7919" w:rsidRPr="00EB7919">
        <w:rPr>
          <w:vertAlign w:val="superscript"/>
        </w:rPr>
        <w:t>8</w:t>
      </w:r>
      <w:r w:rsidR="00EB7919">
        <w:rPr>
          <w:i w:val="0"/>
        </w:rPr>
        <w:fldChar w:fldCharType="end"/>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but they include upregulation of cMet</w:t>
      </w:r>
      <w:r w:rsidR="00983A5B">
        <w:rPr>
          <w:i w:val="0"/>
        </w:rPr>
        <w:fldChar w:fldCharType="begin"/>
      </w:r>
      <w:r w:rsidR="00983A5B">
        <w:rPr>
          <w:i w:val="0"/>
        </w:rPr>
        <w:instrText xml:space="preserve"> PRINTDATE  \* MERGEFORMAT </w:instrText>
      </w:r>
      <w:r w:rsidR="00983A5B">
        <w:rPr>
          <w:i w:val="0"/>
        </w:rPr>
        <w:fldChar w:fldCharType="separate"/>
      </w:r>
      <w:r w:rsidR="00983A5B" w:rsidRPr="00983A5B">
        <w:rPr>
          <w:vertAlign w:val="superscript"/>
        </w:rPr>
        <w:t>9</w:t>
      </w:r>
      <w:r w:rsidR="00983A5B">
        <w:rPr>
          <w:i w:val="0"/>
        </w:rPr>
        <w:fldChar w:fldCharType="end"/>
      </w:r>
      <w:r w:rsidR="002E220A">
        <w:rPr>
          <w:i w:val="0"/>
        </w:rPr>
        <w:t xml:space="preserve">, upregulation </w:t>
      </w:r>
      <w:r w:rsidR="002E220A">
        <w:rPr>
          <w:i w:val="0"/>
        </w:rPr>
        <w:lastRenderedPageBreak/>
        <w:t>of alternative pro-angiogenic growth factors</w:t>
      </w:r>
      <w:r>
        <w:rPr>
          <w:i w:val="0"/>
        </w:rPr>
        <w:fldChar w:fldCharType="begin"/>
      </w:r>
      <w:r w:rsidR="009E26D5">
        <w:rPr>
          <w:i w:val="0"/>
        </w:rPr>
        <w:instrText xml:space="preserve"> ADDIN ZOTERO_ITEM CSL_CITATION {"citationID":"FYkK3DMe","properties":{"formattedCitation":"\\super 9\\nosupersub{}","plainCitation":"9","noteIndex":0},"citationItems":[{"id":"WhwtAojC/5Jcn4wEM","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2E220A">
        <w:rPr>
          <w:i w:val="0"/>
        </w:rPr>
        <w:t>, and growth factor starvation-induced autophagy which provides basic building blocks for cancer cell survival</w:t>
      </w:r>
      <w:r w:rsidR="007F6B71">
        <w:rPr>
          <w:i w:val="0"/>
        </w:rPr>
        <w:fldChar w:fldCharType="begin"/>
      </w:r>
      <w:r w:rsidR="009E26D5">
        <w:rPr>
          <w:i w:val="0"/>
        </w:rPr>
        <w:instrText xml:space="preserve"> ADDIN ZOTERO_ITEM CSL_CITATION {"citationID":"9kKj1RNW","properties":{"formattedCitation":"\\super 6\\nosupersub{}","plainCitation":"6","noteIndex":0},"citationItems":[{"id":"WhwtAojC/IRUHEPbm","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7F6B71">
        <w:rPr>
          <w:i w:val="0"/>
        </w:rPr>
        <w:fldChar w:fldCharType="separate"/>
      </w:r>
      <w:r w:rsidR="007F6B71" w:rsidRPr="00EB7919">
        <w:rPr>
          <w:vertAlign w:val="superscript"/>
        </w:rPr>
        <w:t>6</w:t>
      </w:r>
      <w:r w:rsidR="007F6B71">
        <w:rPr>
          <w:i w:val="0"/>
        </w:rPr>
        <w:fldChar w:fldCharType="end"/>
      </w:r>
      <w:r w:rsidR="002E220A">
        <w:rPr>
          <w:i w:val="0"/>
        </w:rPr>
        <w:t xml:space="preserve">. </w:t>
      </w:r>
    </w:p>
    <w:p w14:paraId="5DF76816" w14:textId="2E9014F2" w:rsidR="00D1460C" w:rsidRPr="007F354D" w:rsidRDefault="003F7AAC" w:rsidP="007F354D">
      <w:pPr>
        <w:pStyle w:val="Heading2"/>
        <w:rPr>
          <w:i w:val="0"/>
        </w:rPr>
      </w:pPr>
      <w:r>
        <w:rPr>
          <w:i w:val="0"/>
        </w:rPr>
        <w:tab/>
      </w:r>
      <w:r w:rsidR="003A5609" w:rsidRPr="00C54DC5">
        <w:rPr>
          <w:i w:val="0"/>
        </w:rPr>
        <w:t xml:space="preserve">Other pro-angiogenic factors, </w:t>
      </w:r>
      <w:r w:rsidR="00AA6202">
        <w:rPr>
          <w:i w:val="0"/>
        </w:rPr>
        <w:t>in addition to</w:t>
      </w:r>
      <w:r w:rsidR="003A5609" w:rsidRPr="00C54DC5">
        <w:rPr>
          <w:i w:val="0"/>
        </w:rPr>
        <w:t xml:space="preserve"> VEGF-A, drive angiogenesis in cancer, including </w:t>
      </w:r>
      <w:r w:rsidR="00A43276">
        <w:rPr>
          <w:i w:val="0"/>
        </w:rPr>
        <w:t xml:space="preserve">adrenomedullin and nicotine in smokers, as well as </w:t>
      </w:r>
      <w:r w:rsidR="003A5609" w:rsidRPr="00C54DC5">
        <w:rPr>
          <w:i w:val="0"/>
        </w:rPr>
        <w:t>basic fibroblast growth factor (</w:t>
      </w:r>
      <w:r w:rsidR="003A5609" w:rsidRPr="003F7AAC">
        <w:rPr>
          <w:iCs/>
        </w:rPr>
        <w:t>bFGF</w:t>
      </w:r>
      <w:r w:rsidR="003A5609" w:rsidRPr="00C54DC5">
        <w:rPr>
          <w:i w:val="0"/>
        </w:rPr>
        <w:t>), interleukin-6 (</w:t>
      </w:r>
      <w:r w:rsidR="003A5609" w:rsidRPr="003F7AAC">
        <w:rPr>
          <w:iCs/>
        </w:rPr>
        <w:t>IL-6</w:t>
      </w:r>
      <w:r w:rsidR="003A5609" w:rsidRPr="00C54DC5">
        <w:rPr>
          <w:i w:val="0"/>
        </w:rPr>
        <w:t xml:space="preserve">), </w:t>
      </w:r>
      <w:r w:rsidR="00A43276">
        <w:rPr>
          <w:i w:val="0"/>
        </w:rPr>
        <w:t>and other pro-angiogenic factors</w:t>
      </w:r>
      <w:r>
        <w:rPr>
          <w:i w:val="0"/>
        </w:rPr>
        <w:fldChar w:fldCharType="begin"/>
      </w:r>
      <w:r w:rsidR="009E26D5">
        <w:rPr>
          <w:i w:val="0"/>
        </w:rPr>
        <w:instrText xml:space="preserve"> ADDIN ZOTERO_ITEM CSL_CITATION {"citationID":"ZQ3W4BCv","properties":{"formattedCitation":"\\super 9\\nosupersub{}","plainCitation":"9","noteIndex":0},"citationItems":[{"id":"WhwtAojC/5Jcn4wEM","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3A5609" w:rsidRPr="00C54DC5">
        <w:rPr>
          <w:i w:val="0"/>
        </w:rPr>
        <w:t>.</w:t>
      </w:r>
      <w:r w:rsidR="00E17582" w:rsidRPr="00C54DC5">
        <w:rPr>
          <w:i w:val="0"/>
        </w:rPr>
        <w:t xml:space="preserve"> </w:t>
      </w:r>
      <w:r w:rsidR="003A5609"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w:t>
      </w:r>
      <w:r w:rsidR="001F14D7" w:rsidRPr="003F7AAC">
        <w:rPr>
          <w:iCs/>
        </w:rPr>
        <w:t>CALCRL</w:t>
      </w:r>
      <w:r w:rsidR="001F14D7">
        <w:rPr>
          <w:i w:val="0"/>
        </w:rPr>
        <w:t xml:space="preserve">) </w:t>
      </w:r>
      <w:r w:rsidR="006D298E" w:rsidRPr="00C54DC5">
        <w:rPr>
          <w:i w:val="0"/>
        </w:rPr>
        <w:t xml:space="preserve">and </w:t>
      </w:r>
      <w:r w:rsidR="003A5609" w:rsidRPr="00C54DC5">
        <w:rPr>
          <w:i w:val="0"/>
        </w:rPr>
        <w:t xml:space="preserve">the </w:t>
      </w:r>
      <w:r w:rsidR="001F14D7">
        <w:rPr>
          <w:i w:val="0"/>
        </w:rPr>
        <w:t xml:space="preserve">receptor activity modifying proteins </w:t>
      </w:r>
      <w:r w:rsidR="00A15022">
        <w:rPr>
          <w:i w:val="0"/>
        </w:rPr>
        <w:t>–</w:t>
      </w:r>
      <w:r>
        <w:rPr>
          <w:i w:val="0"/>
        </w:rPr>
        <w:t xml:space="preserve"> </w:t>
      </w:r>
      <w:r w:rsidR="006D298E" w:rsidRPr="003F7AAC">
        <w:rPr>
          <w:iCs/>
        </w:rPr>
        <w:t>RAMP</w:t>
      </w:r>
      <w:r w:rsidR="00A15022" w:rsidRPr="003F7AAC">
        <w:rPr>
          <w:iCs/>
        </w:rPr>
        <w:t>1</w:t>
      </w:r>
      <w:r w:rsidR="00A15022">
        <w:rPr>
          <w:i w:val="0"/>
        </w:rPr>
        <w:t>,</w:t>
      </w:r>
      <w:r w:rsidR="003A5609" w:rsidRPr="00C54DC5">
        <w:rPr>
          <w:i w:val="0"/>
        </w:rPr>
        <w:t xml:space="preserve"> </w:t>
      </w:r>
      <w:r w:rsidR="00617AA4" w:rsidRPr="003F7AAC">
        <w:rPr>
          <w:iCs/>
        </w:rPr>
        <w:t>RAMP2</w:t>
      </w:r>
      <w:r w:rsidR="00F25665">
        <w:rPr>
          <w:i w:val="0"/>
        </w:rPr>
        <w:t xml:space="preserve"> or</w:t>
      </w:r>
      <w:r w:rsidR="00A15022">
        <w:rPr>
          <w:i w:val="0"/>
        </w:rPr>
        <w:t xml:space="preserve"> </w:t>
      </w:r>
      <w:r w:rsidR="00A15022" w:rsidRPr="003F7AAC">
        <w:rPr>
          <w:iCs/>
        </w:rPr>
        <w:t>RAMP3</w:t>
      </w:r>
      <w:r w:rsidR="00E17582" w:rsidRPr="00C54DC5">
        <w:rPr>
          <w:i w:val="0"/>
        </w:rPr>
        <w:t xml:space="preserve">, </w:t>
      </w:r>
      <w:r w:rsidR="003A5609" w:rsidRPr="00C54DC5">
        <w:rPr>
          <w:i w:val="0"/>
        </w:rPr>
        <w:t>to promote vascular sprouting, tube formation and vessel maturation</w:t>
      </w:r>
      <w:r w:rsidR="001F14D7">
        <w:rPr>
          <w:i w:val="0"/>
        </w:rPr>
        <w:t xml:space="preserve"> in blood vessel</w:t>
      </w:r>
      <w:r w:rsidR="006C5080">
        <w:rPr>
          <w:i w:val="0"/>
        </w:rPr>
        <w:t>s</w:t>
      </w:r>
      <w:r w:rsidR="006C5080">
        <w:rPr>
          <w:i w:val="0"/>
        </w:rPr>
        <w:fldChar w:fldCharType="begin"/>
      </w:r>
      <w:r w:rsidR="009E26D5">
        <w:rPr>
          <w:i w:val="0"/>
        </w:rPr>
        <w:instrText xml:space="preserve"> ADDIN ZOTERO_ITEM CSL_CITATION {"citationID":"I2NJD6ce","properties":{"formattedCitation":"\\super 10,11\\nosupersub{}","plainCitation":"10,11","noteIndex":0},"citationItems":[{"id":"WhwtAojC/aZgktADp","uris":["http://zotero.org/users/8255195/items/8TU57RJB"],"itemData":{"id":848,"type":"article-journal","container-title":"Peptides","DOI":"10.1016/S0196-9781(01)00513-7","ISSN":"01969781","issue":"11","journalAbbreviation":"Peptides","language":"en","page":"1693-1711","source":"DOI.org (Crossref)","title":"A review of the biological properties and clinical implications of adrenomedullin and proadrenomedullin N-terminal 20 peptide (PAMP), hypotensive and vasodilating peptides","volume":"22","author":[{"family":"Eto","given":"Tanenao"}],"issued":{"date-parts":[["2001",11]]}}},{"id":"WhwtAojC/ulWrhDct","uris":["http://zotero.org/users/8255195/items/AI2W9JTL"],"itemData":{"id":849,"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schema":"https://github.com/citation-style-language/schema/raw/master/csl-citation.json"} </w:instrText>
      </w:r>
      <w:r w:rsidR="006C5080">
        <w:rPr>
          <w:i w:val="0"/>
        </w:rPr>
        <w:fldChar w:fldCharType="separate"/>
      </w:r>
      <w:r w:rsidR="006C5080" w:rsidRPr="006C5080">
        <w:rPr>
          <w:vertAlign w:val="superscript"/>
        </w:rPr>
        <w:t>10,11</w:t>
      </w:r>
      <w:r w:rsidR="006C5080">
        <w:rPr>
          <w:i w:val="0"/>
        </w:rPr>
        <w:fldChar w:fldCharType="end"/>
      </w:r>
      <w:r w:rsidR="00C54DC5" w:rsidRPr="00C54DC5">
        <w:rPr>
          <w:i w:val="0"/>
        </w:rPr>
        <w:t xml:space="preserve">.  </w:t>
      </w:r>
      <w:r w:rsidR="003A5609" w:rsidRPr="00C54DC5">
        <w:rPr>
          <w:i w:val="0"/>
        </w:rPr>
        <w:t>Supporting the impo</w:t>
      </w:r>
      <w:r w:rsidR="008C18A9">
        <w:rPr>
          <w:i w:val="0"/>
        </w:rPr>
        <w:t xml:space="preserve">rtance of adrenomedullin in </w:t>
      </w:r>
      <w:r w:rsidR="003A5609" w:rsidRPr="00C54DC5">
        <w:rPr>
          <w:i w:val="0"/>
        </w:rPr>
        <w:t>angiogenesis, the adrenomedullin knockout mouse is embryonic leth</w:t>
      </w:r>
      <w:r w:rsidR="00973DCC">
        <w:rPr>
          <w:i w:val="0"/>
        </w:rPr>
        <w:t>al</w:t>
      </w:r>
      <w:r w:rsidR="00F25665">
        <w:rPr>
          <w:i w:val="0"/>
        </w:rPr>
        <w:t xml:space="preserve">, </w:t>
      </w:r>
      <w:r w:rsidR="00C54DC5" w:rsidRPr="00C54DC5">
        <w:rPr>
          <w:i w:val="0"/>
        </w:rPr>
        <w:t>and adrenomed</w:t>
      </w:r>
      <w:r w:rsidR="006A5F40">
        <w:rPr>
          <w:i w:val="0"/>
        </w:rPr>
        <w:t>u</w:t>
      </w:r>
      <w:r w:rsidR="00C54DC5" w:rsidRPr="00C54DC5">
        <w:rPr>
          <w:i w:val="0"/>
        </w:rPr>
        <w:t xml:space="preserve">llin and its receptors have been reported to be upregulated in </w:t>
      </w:r>
      <w:r w:rsidR="00A43276">
        <w:rPr>
          <w:i w:val="0"/>
        </w:rPr>
        <w:t xml:space="preserve">the vasculature of </w:t>
      </w:r>
      <w:r w:rsidR="00E4088F">
        <w:rPr>
          <w:i w:val="0"/>
        </w:rPr>
        <w:t>G</w:t>
      </w:r>
      <w:r w:rsidR="00F25665">
        <w:rPr>
          <w:i w:val="0"/>
        </w:rPr>
        <w:t>BM and other c</w:t>
      </w:r>
      <w:r w:rsidR="00C54DC5" w:rsidRPr="00C54DC5">
        <w:rPr>
          <w:i w:val="0"/>
        </w:rPr>
        <w:t>ancers</w:t>
      </w:r>
      <w:r w:rsidR="00973DCC">
        <w:rPr>
          <w:i w:val="0"/>
        </w:rPr>
        <w:fldChar w:fldCharType="begin"/>
      </w:r>
      <w:r w:rsidR="007F354D">
        <w:rPr>
          <w:i w:val="0"/>
        </w:rPr>
        <w:instrText xml:space="preserve"> ADDIN ZOTERO_ITEM CSL_CITATION {"citationID":"iwAqMIVU","properties":{"formattedCitation":"\\super 12\\uc0\\u8211{}14\\nosupersub{}","plainCitation":"12–14","noteIndex":0},"citationItems":[{"id":1160,"uris":["http://zotero.org/users/8255195/items/2HGGNLDL"],"itemData":{"id":1160,"type":"article-journal","abstract":"BACKGROUND: Adrenomedullin (AM) is a vasodilating peptide involved in the regulation of circulatory homeostasis and in the pathophysiology of certain cardiovascular diseases. Levels of AM are markedly increased in the fetoplacental circulation during pregnancy, although its function there remains unknown. To clarify the physiological functions of AM, we chose a gene-targeting strategy in mice.\nMETHODS AND RESULTS: Targeted null mutation of the AM gene is lethal in utero: the mortality rate among AM(-/-) embryos was &gt;80% at E13.5. The most apparent abnormality in surviving AM(-/-) embryos at E13.5 to E14.0 was severe hemorrhage, readily observable under the skin and in visceral organs. Hemorrhage was not detectable at E12.5 to E13.0, although the yolk sac lacked well-developed vessels. Electron microscopic examination showed endothelial cells to be partially detached from the basement structure at E12.5 in vitelline vessels and hepatic capillaries, which allowed efflux of protoerythrocytes through the disrupted barrier. The basement membrane was not clearly recognizable in the aorta and cervical artery, and the endothelial cells stood out from the wall of the lumen, only partially adhering to the basement structure. AM(+/-) mice survived to adulthood but exhibited elevated blood pressures with diminished nitric oxide production.\nCONCLUSIONS: AM is indispensable for the vascular morphogenesis during embryonic development and for postnatal regulation of blood pressure by stimulating nitric oxide production.","container-title":"Circulation","DOI":"10.1161/hc4101.097111","ISSN":"1524-4539","issue":"16","journalAbbreviation":"Circulation","language":"eng","note":"PMID: 11602502","page":"1964-1971","source":"PubMed","title":"Vascular abnormalities and elevated blood pressure in mice lacking adrenomedullin gene","volume":"104","author":[{"family":"Shindo","given":"T."},{"family":"Kurihara","given":"Y."},{"family":"Nishimatsu","given":"H."},{"family":"Moriyama","given":"N."},{"family":"Kakoki","given":"M."},{"family":"Wang","given":"Y."},{"family":"Imai","given":"Y."},{"family":"Ebihara","given":"A."},{"family":"Kuwaki","given":"T."},{"family":"Ju","given":"K. H."},{"family":"Minamino","given":"N."},{"family":"Kangawa","given":"K."},{"family":"Ishikawa","given":"T."},{"family":"Fukuda","given":"M."},{"family":"Akimoto","given":"Y."},{"family":"Kawakami","given":"H."},{"family":"Imai","given":"T."},{"family":"Morita","given":"H."},{"family":"Yazaki","given":"Y."},{"family":"Nagai","given":"R."},{"family":"Hirata","given":"Y."},{"family":"Kurihara","given":"H."}],"issued":{"date-parts":[["2001",10,16]]}}},{"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209,"uris":["http://zotero.org/users/8255195/items/TPY38L9P"],"itemData":{"id":1209,"type":"article-journal","abstract":"Adrenomedullin (AM) is a 52 amino acid peptide originally isolated from human pheochromocytoma. It was initially demonstrated to have profound effects in vascular cell biology, since AM protects endothelial cells from apoptosis, promotes angiogenesis and affects vascular tone and permeability. This review article summarizes the literature data concerning the relationship between AM and angiogenesis and describes the relationship between vascular endothelial growth factor, hypoxia and AM and tumor angiogenesis. Finally, the role of AM as a potential target of antiangiogenic therapy is discussed.","container-title":"Peptides","DOI":"10.1016/j.peptides.2005.02.017","ISSN":"0196-9781","issue":"9","journalAbbreviation":"Peptides","language":"eng","note":"PMID: 16112409","page":"1670-1675","source":"PubMed","title":"The role of adrenomedullin in angiogenesis","volume":"26","author":[{"family":"Ribatti","given":"Domenico"},{"family":"Nico","given":"Beatrice"},{"family":"Spinazzi","given":"Raffaella"},{"family":"Vacca","given":"Angelo"},{"family":"Nussdorfer","given":"Gastone G."}],"issued":{"date-parts":[["2005",9]]}}}],"schema":"https://github.com/citation-style-language/schema/raw/master/csl-citation.json"} </w:instrText>
      </w:r>
      <w:r w:rsidR="00973DCC">
        <w:rPr>
          <w:i w:val="0"/>
        </w:rPr>
        <w:fldChar w:fldCharType="separate"/>
      </w:r>
      <w:r w:rsidR="007F354D" w:rsidRPr="007F354D">
        <w:rPr>
          <w:vertAlign w:val="superscript"/>
        </w:rPr>
        <w:t>12–14</w:t>
      </w:r>
      <w:r w:rsidR="00973DCC">
        <w:rPr>
          <w:i w:val="0"/>
        </w:rPr>
        <w:fldChar w:fldCharType="end"/>
      </w:r>
      <w:r w:rsidR="003A5609" w:rsidRPr="00C54DC5">
        <w:rPr>
          <w:i w:val="0"/>
        </w:rPr>
        <w:t xml:space="preserve">. </w:t>
      </w:r>
      <w:r w:rsidR="00F25665">
        <w:rPr>
          <w:i w:val="0"/>
        </w:rPr>
        <w:t xml:space="preserve"> </w:t>
      </w:r>
      <w:r w:rsidR="0035585F">
        <w:rPr>
          <w:i w:val="0"/>
        </w:rPr>
        <w:t xml:space="preserve">Of interest </w:t>
      </w:r>
      <w:r w:rsidR="008C18A9">
        <w:rPr>
          <w:i w:val="0"/>
        </w:rPr>
        <w:t>is the</w:t>
      </w:r>
      <w:r w:rsidR="000459A0">
        <w:rPr>
          <w:i w:val="0"/>
        </w:rPr>
        <w:t xml:space="preserve"> aberrant expression of the adrenomedullin receptors,</w:t>
      </w:r>
      <w:r w:rsidR="00F25665" w:rsidRPr="00F25665">
        <w:rPr>
          <w:i w:val="0"/>
        </w:rPr>
        <w:t xml:space="preserve"> CALCRL and RAMP3, in GBM tumor cells</w:t>
      </w:r>
      <w:r w:rsidR="0035585F">
        <w:rPr>
          <w:i w:val="0"/>
        </w:rPr>
        <w:t>, a</w:t>
      </w:r>
      <w:r w:rsidR="0062349D">
        <w:rPr>
          <w:i w:val="0"/>
        </w:rPr>
        <w:t xml:space="preserve">long with </w:t>
      </w:r>
      <w:r w:rsidR="008C18A9">
        <w:rPr>
          <w:i w:val="0"/>
        </w:rPr>
        <w:t xml:space="preserve">tumor cell </w:t>
      </w:r>
      <w:r w:rsidR="0035585F">
        <w:rPr>
          <w:i w:val="0"/>
        </w:rPr>
        <w:t>expression of adrenomedullin</w:t>
      </w:r>
      <w:r w:rsidR="00973DCC">
        <w:rPr>
          <w:i w:val="0"/>
        </w:rPr>
        <w:fldChar w:fldCharType="begin"/>
      </w:r>
      <w:r w:rsidR="00973DCC">
        <w:rPr>
          <w:i w:val="0"/>
        </w:rPr>
        <w:instrText xml:space="preserve"> ADDIN ZOTERO_ITEM CSL_CITATION {"citationID":"ckk0mBiK","properties":{"formattedCitation":"\\super 13\\nosupersub{}","plainCitation":"13","noteIndex":0},"citationItems":[{"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schema":"https://github.com/citation-style-language/schema/raw/master/csl-citation.json"} </w:instrText>
      </w:r>
      <w:r w:rsidR="00973DCC">
        <w:rPr>
          <w:i w:val="0"/>
        </w:rPr>
        <w:fldChar w:fldCharType="separate"/>
      </w:r>
      <w:r w:rsidR="00973DCC" w:rsidRPr="00973DCC">
        <w:rPr>
          <w:vertAlign w:val="superscript"/>
        </w:rPr>
        <w:t>13</w:t>
      </w:r>
      <w:r w:rsidR="00973DCC">
        <w:rPr>
          <w:i w:val="0"/>
        </w:rPr>
        <w:fldChar w:fldCharType="end"/>
      </w:r>
      <w:r w:rsidR="00973DCC">
        <w:rPr>
          <w:i w:val="0"/>
        </w:rPr>
        <w:t xml:space="preserve">. </w:t>
      </w:r>
      <w:r w:rsidR="000459A0">
        <w:rPr>
          <w:i w:val="0"/>
        </w:rPr>
        <w:t xml:space="preserve">Blockade </w:t>
      </w:r>
      <w:r w:rsidR="00F25665" w:rsidRPr="00F25665">
        <w:rPr>
          <w:i w:val="0"/>
        </w:rPr>
        <w:t xml:space="preserve">of adrenomedullin </w:t>
      </w:r>
      <w:r w:rsidR="002E220A">
        <w:rPr>
          <w:i w:val="0"/>
        </w:rPr>
        <w:t xml:space="preserve">receptor </w:t>
      </w:r>
      <w:r w:rsidR="004C268A">
        <w:rPr>
          <w:i w:val="0"/>
        </w:rPr>
        <w:t>signaling inhibited</w:t>
      </w:r>
      <w:r w:rsidR="00F25665" w:rsidRPr="00F25665">
        <w:rPr>
          <w:i w:val="0"/>
        </w:rPr>
        <w:t xml:space="preserve"> </w:t>
      </w:r>
      <w:r w:rsidR="00F25665">
        <w:rPr>
          <w:i w:val="0"/>
        </w:rPr>
        <w:t xml:space="preserve">the </w:t>
      </w:r>
      <w:r w:rsidR="00F25665" w:rsidRPr="00F25665">
        <w:rPr>
          <w:i w:val="0"/>
        </w:rPr>
        <w:t xml:space="preserve">proliferation of GBM cells </w:t>
      </w:r>
      <w:r w:rsidR="00F25665" w:rsidRPr="004C268A">
        <w:t>in vitro</w:t>
      </w:r>
      <w:r w:rsidR="004C268A">
        <w:rPr>
          <w:i w:val="0"/>
        </w:rPr>
        <w:t xml:space="preserve"> and inhibited </w:t>
      </w:r>
      <w:r w:rsidR="002E220A">
        <w:rPr>
          <w:i w:val="0"/>
        </w:rPr>
        <w:t>subcutaneous</w:t>
      </w:r>
      <w:r w:rsidR="00CD6B69">
        <w:rPr>
          <w:i w:val="0"/>
        </w:rPr>
        <w:t xml:space="preserve"> GBM</w:t>
      </w:r>
      <w:r w:rsidR="002E220A">
        <w:rPr>
          <w:i w:val="0"/>
        </w:rPr>
        <w:t xml:space="preserve"> </w:t>
      </w:r>
      <w:r w:rsidR="004C268A">
        <w:rPr>
          <w:i w:val="0"/>
        </w:rPr>
        <w:t>xenograft tumor growth in the immunocompromised mouse, suggesting aberrant expression of adrenomedullin receptors</w:t>
      </w:r>
      <w:r w:rsidR="008C18A9">
        <w:rPr>
          <w:i w:val="0"/>
        </w:rPr>
        <w:t>, along with expression of adrenomedullin,</w:t>
      </w:r>
      <w:r w:rsidR="004C268A">
        <w:rPr>
          <w:i w:val="0"/>
        </w:rPr>
        <w:t xml:space="preserve"> could be a driver of </w:t>
      </w:r>
      <w:r w:rsidR="008C18A9">
        <w:rPr>
          <w:i w:val="0"/>
        </w:rPr>
        <w:t>GBM</w:t>
      </w:r>
      <w:r w:rsidR="004C268A">
        <w:rPr>
          <w:i w:val="0"/>
        </w:rPr>
        <w:t xml:space="preserve"> progression</w:t>
      </w:r>
      <w:r w:rsidR="00F61398">
        <w:rPr>
          <w:i w:val="0"/>
        </w:rPr>
        <w:fldChar w:fldCharType="begin"/>
      </w:r>
      <w:r w:rsidR="007F354D">
        <w:rPr>
          <w:i w:val="0"/>
        </w:rPr>
        <w:instrText xml:space="preserve"> ADDIN ZOTERO_ITEM CSL_CITATION {"citationID":"IXK7vpA4","properties":{"formattedCitation":"\\super 13,15\\nosupersub{}","plainCitation":"13,15","noteIndex":0},"citationItems":[{"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F61398">
        <w:rPr>
          <w:i w:val="0"/>
        </w:rPr>
        <w:fldChar w:fldCharType="separate"/>
      </w:r>
      <w:r w:rsidR="007F354D" w:rsidRPr="007F354D">
        <w:rPr>
          <w:vertAlign w:val="superscript"/>
        </w:rPr>
        <w:t>13,15</w:t>
      </w:r>
      <w:r w:rsidR="00F61398">
        <w:rPr>
          <w:i w:val="0"/>
        </w:rPr>
        <w:fldChar w:fldCharType="end"/>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F61398">
        <w:rPr>
          <w:i w:val="0"/>
        </w:rPr>
        <w:fldChar w:fldCharType="begin"/>
      </w:r>
      <w:r w:rsidR="007F354D">
        <w:rPr>
          <w:i w:val="0"/>
        </w:rPr>
        <w:instrText xml:space="preserve"> ADDIN ZOTERO_ITEM CSL_CITATION {"citationID":"bQlFTloK","properties":{"formattedCitation":"\\super 16,17\\nosupersub{}","plainCitation":"16,17","noteIndex":0},"citationItems":[{"id":1169,"uris":["http://zotero.org/users/8255195/items/5LJ9QRFT"],"itemData":{"id":1169,"type":"article-journal","abstract":"Aims\nThis paper describes the role of endothelial nicotinic acetylcholine receptors (nAChR) in diseases where pathological angiogenesis plays a role.\n\nMain methods\nAn extensive review of the literature was performed, focusing on studies that investigated the effect of nicotine upon angiogenesis.\n\nKey findings\nNicotine induces pathological angiogenesis at clinically relevant concentrations (i.e. at tissue and plasma concentrations similar to those of a light to moderate smoker). Nicotine promotes endothelial cell migration, proliferation, survival, tube formation and nitric oxide (NO) production in vitro, mimicking the effect of other angiogenic growth factors. These in vitro findings indicate that there may be an angiogenic component to the pathophysiology of major tobacco related diseases such as carcinoma, atherosclerosis, and age-related macular degeneration. Indeed, nicotine stimulates pathological angiogenesis in pre-clinical models of these disorders. Subsequently, it has been demonstrated that nicotine stimulates nAChRs on the endothelium to induce angiogenic processes; that these nAChRs are largely of the α7 homomeric type; and that there are synergistic interactions between the nAChRs and angiogenic growth factor receptors at the phosphoproteomic and genomic levels.\n\nSignificance\nThese findings are of potential clinical relevance, and provide mechanistic insights into tobacco-related disease. Furthermore, these findings may lead to novel therapies for diseases characterized by insufficient or inappropriate angiogenesis.","container-title":"Life sciences","DOI":"10.1016/j.lfs.2012.06.032","ISSN":"0024-3205","issue":"0","journalAbbreviation":"Life Sci","note":"PMID: 22796717\nPMCID: PMC3695741","page":"1058-1064","source":"PubMed Central","title":"Nicotine and Pathological Angiogenesis","volume":"91","author":[{"family":"Lee","given":"Jieun"},{"family":"Cooke","given":"John P."}],"issued":{"date-parts":[["2012",11,27]]}}},{"id":1055,"uris":["http://zotero.org/users/8255195/items/UKBJVCYQ"],"itemData":{"id":1055,"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number: 6\n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F61398">
        <w:rPr>
          <w:i w:val="0"/>
        </w:rPr>
        <w:fldChar w:fldCharType="separate"/>
      </w:r>
      <w:r w:rsidR="007F354D" w:rsidRPr="007F354D">
        <w:rPr>
          <w:vertAlign w:val="superscript"/>
        </w:rPr>
        <w:t>16,17</w:t>
      </w:r>
      <w:r w:rsidR="00F61398">
        <w:rPr>
          <w:i w:val="0"/>
        </w:rPr>
        <w:fldChar w:fldCharType="end"/>
      </w:r>
      <w:r w:rsidR="0010155A">
        <w:rPr>
          <w:i w:val="0"/>
        </w:rPr>
        <w:t xml:space="preserve">.  </w:t>
      </w:r>
      <w:r w:rsidR="0062349D">
        <w:rPr>
          <w:i w:val="0"/>
        </w:rPr>
        <w:t>Of interest, t</w:t>
      </w:r>
      <w:r w:rsidR="0010155A">
        <w:rPr>
          <w:i w:val="0"/>
        </w:rPr>
        <w:t>he</w:t>
      </w:r>
      <w:r w:rsidR="002E220A">
        <w:rPr>
          <w:i w:val="0"/>
        </w:rPr>
        <w:t xml:space="preserve"> nicotine receptor,</w:t>
      </w:r>
      <w:r w:rsidR="0010155A">
        <w:rPr>
          <w:i w:val="0"/>
        </w:rPr>
        <w:t xml:space="preserve"> α7-nAChR</w:t>
      </w:r>
      <w:r w:rsidR="002E220A">
        <w:rPr>
          <w:i w:val="0"/>
        </w:rPr>
        <w:t>,</w:t>
      </w:r>
      <w:r w:rsidR="0035585F">
        <w:rPr>
          <w:i w:val="0"/>
        </w:rPr>
        <w:t xml:space="preserve"> is </w:t>
      </w:r>
      <w:r w:rsidR="00212F6C">
        <w:rPr>
          <w:i w:val="0"/>
        </w:rPr>
        <w:t xml:space="preserve">aberrantly </w:t>
      </w:r>
      <w:r w:rsidR="0010155A">
        <w:rPr>
          <w:i w:val="0"/>
        </w:rPr>
        <w:t xml:space="preserve">expressed on some cancer cells </w:t>
      </w:r>
      <w:r w:rsidR="00ED27BF">
        <w:rPr>
          <w:i w:val="0"/>
        </w:rPr>
        <w:t>including GBM</w:t>
      </w:r>
      <w:r w:rsidR="00F61398">
        <w:rPr>
          <w:i w:val="0"/>
        </w:rPr>
        <w:fldChar w:fldCharType="begin"/>
      </w:r>
      <w:r w:rsidR="007F354D">
        <w:rPr>
          <w:i w:val="0"/>
        </w:rPr>
        <w:instrText xml:space="preserve"> ADDIN ZOTERO_ITEM CSL_CITATION {"citationID":"BN8RszNG","properties":{"formattedCitation":"\\super 18\\nosupersub{}","plainCitation":"18","noteIndex":0},"citationItems":[{"id":1172,"uris":["http://zotero.org/users/8255195/items/V95V5BUI"],"itemData":{"id":1172,"type":"article-journal","abstract":"Glioblastoma multiforme (GBM) is the most common malignant brain tumour in adults. The poor prognosis and short median overall survival of patients with GBM is associated with resistance to therapy after surgical and adjuvant treatment. The expression of various acetylcholine receptors (AChR) in GBM has been widely reported. The present study aimed to investigate the expression of cholinergic system-related genes in primary GBM and to explore the antiproliferative effect of 3-(2,4-dimethoxybenzylidene) anabaseine (GTS-21) in GBM cell lines. Therefore, the expression of 28 genes associated with the cholinergic system was detected using a customized RT2 Profiler PCR Array in 44 GBM and 5 healthy control brain tissue samples. In addition, the activity of GTS-21, an alpha 7 subunit nicotinic AChR (α7 nAChR) agonist, and that of α-bungarotoxin (α-BTX), an α7 nAChR antagonist, was determined in primary and established GBM cells. Therefore, the A172, U87 and G28 cell lines and primary GBM cells were treated with GTS-21, ACh or nicotine. Cell viability was evaluated using MTT assay at 24, 48 and 72 h following cell treatment with the corresponding compounds. The results revealed that the expression of cholinergic system-related components was notably downregulated, except that of cholinergic receptor nicotinic alpha 7 subunit (CHRNA7), in primary GBM and U87 cells. However, the dominant-negative duplicate form of CHRNA7 was also downregulated. Furthermore, A172 and G28 cells exhibited a heterogeneous gene expression pattern. Additionally, GTS-21 inhibited the proliferation of GBM cells in a dose- and time-dependent manner. Interestingly, treatment with α-BTX restored the proliferation of U87 cells, but not that of A172 and G28 cells. Collectively, the findings of the present study suggested that GTS-21 may inhibit the proliferation of GBM cells and may therefore serve as a novel therapeutic approach to the treatment of GBM, which warrants further investigation.","container-title":"Oncology Letters","DOI":"10.3892/ol.2021.13020","ISSN":"1792-1074","issue":"5","journalAbbreviation":"Oncol Lett","note":"PMID: 34539863\nPMCID: PMC8436335","page":"759","source":"PubMed Central","title":"Antiproliferative effect of GTS-21 in glioblastoma cells","volume":"22","author":[{"family":"Kolodziej","given":"Malgorzata A."},{"family":"Gött","given":"Hanna"},{"family":"Kopischke","given":"Benjamin"},{"family":"Bender","given":"Michael K.F."},{"family":"Weigand","given":"Markus A."},{"family":"Di Fazio","given":"Pietro"},{"family":"Schwarm","given":"Frank P."},{"family":"Uhle","given":"Florian"}],"issued":{"date-parts":[["2021",11]]}}}],"schema":"https://github.com/citation-style-language/schema/raw/master/csl-citation.json"} </w:instrText>
      </w:r>
      <w:r w:rsidR="00F61398">
        <w:rPr>
          <w:i w:val="0"/>
        </w:rPr>
        <w:fldChar w:fldCharType="separate"/>
      </w:r>
      <w:r w:rsidR="007F354D" w:rsidRPr="007F354D">
        <w:rPr>
          <w:vertAlign w:val="superscript"/>
        </w:rPr>
        <w:t>18</w:t>
      </w:r>
      <w:r w:rsidR="00F61398">
        <w:rPr>
          <w:i w:val="0"/>
        </w:rPr>
        <w:fldChar w:fldCharType="end"/>
      </w:r>
      <w:r w:rsidR="0035585F">
        <w:rPr>
          <w:i w:val="0"/>
        </w:rPr>
        <w:t>, and k</w:t>
      </w:r>
      <w:r w:rsidR="0010155A">
        <w:rPr>
          <w:i w:val="0"/>
        </w:rPr>
        <w:t xml:space="preserve">nockdown of α7-nAChR </w:t>
      </w:r>
      <w:r w:rsidR="0035585F">
        <w:rPr>
          <w:i w:val="0"/>
        </w:rPr>
        <w:t>or inhibition with an α7-nAChR antagonist</w:t>
      </w:r>
      <w:r w:rsidR="0062349D">
        <w:rPr>
          <w:i w:val="0"/>
        </w:rPr>
        <w:t xml:space="preserve"> in non-brain cancer cells</w:t>
      </w:r>
      <w:r w:rsidR="0035585F">
        <w:rPr>
          <w:i w:val="0"/>
        </w:rPr>
        <w:t xml:space="preserve"> </w:t>
      </w:r>
      <w:r w:rsidR="00ED27BF">
        <w:rPr>
          <w:i w:val="0"/>
        </w:rPr>
        <w:t>inhibited</w:t>
      </w:r>
      <w:r w:rsidR="0010155A">
        <w:rPr>
          <w:i w:val="0"/>
        </w:rPr>
        <w:t xml:space="preserve"> migration and proliferation</w:t>
      </w:r>
      <w:r w:rsidR="0010155A" w:rsidRPr="0010155A">
        <w:rPr>
          <w:i w:val="0"/>
          <w:vertAlign w:val="superscript"/>
        </w:rPr>
        <w:t>13</w:t>
      </w:r>
      <w:r w:rsidR="0035585F">
        <w:rPr>
          <w:i w:val="0"/>
          <w:vertAlign w:val="superscript"/>
        </w:rPr>
        <w:t>, 14</w:t>
      </w:r>
      <w:r w:rsidR="0010155A">
        <w:rPr>
          <w:i w:val="0"/>
        </w:rPr>
        <w:t xml:space="preserve">.  </w:t>
      </w:r>
    </w:p>
    <w:p w14:paraId="120C4EDA" w14:textId="45BEE433" w:rsidR="006A5F40" w:rsidRPr="00DD15B7" w:rsidRDefault="00DD15B7" w:rsidP="00DD15B7">
      <w:pPr>
        <w:pStyle w:val="Heading2"/>
        <w:rPr>
          <w:i w:val="0"/>
        </w:rPr>
      </w:pPr>
      <w:r>
        <w:rPr>
          <w:i w:val="0"/>
        </w:rPr>
        <w:tab/>
      </w:r>
      <w:r w:rsidR="00D1460C">
        <w:rPr>
          <w:i w:val="0"/>
        </w:rPr>
        <w:t xml:space="preserve">Transcriptional regulation of genes </w:t>
      </w:r>
      <w:r w:rsidR="004C268A">
        <w:rPr>
          <w:i w:val="0"/>
        </w:rPr>
        <w:t>modulating</w:t>
      </w:r>
      <w:r w:rsidR="00D1460C">
        <w:rPr>
          <w:i w:val="0"/>
        </w:rPr>
        <w:t xml:space="preserve"> angiogenesis is known to occur, and the early growth response</w:t>
      </w:r>
      <w:r w:rsidR="00E4088F">
        <w:rPr>
          <w:i w:val="0"/>
        </w:rPr>
        <w:t xml:space="preserve"> 1</w:t>
      </w:r>
      <w:r w:rsidR="00D1460C">
        <w:rPr>
          <w:i w:val="0"/>
        </w:rPr>
        <w:t xml:space="preserve"> (EGR1) transcription factor is an example of a transcription factor that regulates multiple angiogenesis genes</w:t>
      </w:r>
      <w:r w:rsidR="001944BF">
        <w:rPr>
          <w:i w:val="0"/>
        </w:rPr>
        <w:fldChar w:fldCharType="begin"/>
      </w:r>
      <w:r w:rsidR="007F354D">
        <w:rPr>
          <w:i w:val="0"/>
        </w:rPr>
        <w:instrText xml:space="preserve"> ADDIN ZOTERO_ITEM CSL_CITATION {"citationID":"f9QZ6GjM","properties":{"formattedCitation":"\\super 19,20\\nosupersub{}","plainCitation":"19,20","noteIndex":0},"citationItems":[{"id":1175,"uris":["http://zotero.org/users/8255195/items/8XHBQX25"],"itemData":{"id":1175,"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id":1180,"uris":["http://zotero.org/users/8255195/items/NF9GTZ5B"],"itemData":{"id":1180,"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schema":"https://github.com/citation-style-language/schema/raw/master/csl-citation.json"} </w:instrText>
      </w:r>
      <w:r w:rsidR="001944BF">
        <w:rPr>
          <w:i w:val="0"/>
        </w:rPr>
        <w:fldChar w:fldCharType="separate"/>
      </w:r>
      <w:r w:rsidR="007F354D" w:rsidRPr="007F354D">
        <w:rPr>
          <w:vertAlign w:val="superscript"/>
        </w:rPr>
        <w:t>19,20</w:t>
      </w:r>
      <w:r w:rsidR="001944BF">
        <w:rPr>
          <w:i w:val="0"/>
        </w:rPr>
        <w:fldChar w:fldCharType="end"/>
      </w:r>
      <w:r w:rsidR="00D1460C">
        <w:rPr>
          <w:i w:val="0"/>
        </w:rPr>
        <w:t xml:space="preserve">.  </w:t>
      </w:r>
      <w:r w:rsidR="0010155A">
        <w:rPr>
          <w:i w:val="0"/>
        </w:rPr>
        <w:t xml:space="preserve">The gene for α7-nAChR, </w:t>
      </w:r>
      <w:r w:rsidR="0010155A" w:rsidRPr="0010155A">
        <w:t>CHRNA7</w:t>
      </w:r>
      <w:r w:rsidR="0010155A">
        <w:rPr>
          <w:i w:val="0"/>
        </w:rPr>
        <w:t xml:space="preserve">, is </w:t>
      </w:r>
      <w:r w:rsidR="0010155A">
        <w:rPr>
          <w:i w:val="0"/>
        </w:rPr>
        <w:lastRenderedPageBreak/>
        <w:t>transcriptionally regulated by EGR1</w:t>
      </w:r>
      <w:r w:rsidR="00212F6C">
        <w:rPr>
          <w:i w:val="0"/>
        </w:rPr>
        <w:t xml:space="preserve"> </w:t>
      </w:r>
      <w:r w:rsidR="00EF384D">
        <w:rPr>
          <w:i w:val="0"/>
        </w:rPr>
        <w:t xml:space="preserve">in endothelial cells and in </w:t>
      </w:r>
      <w:r w:rsidR="00B24E2C">
        <w:rPr>
          <w:i w:val="0"/>
        </w:rPr>
        <w:t>small cell lung</w:t>
      </w:r>
      <w:r w:rsidR="00EF384D">
        <w:rPr>
          <w:i w:val="0"/>
        </w:rPr>
        <w:t xml:space="preserve"> cancer cell</w:t>
      </w:r>
      <w:r w:rsidR="00B24E2C">
        <w:rPr>
          <w:i w:val="0"/>
        </w:rPr>
        <w:t>s</w:t>
      </w:r>
      <w:r w:rsidR="00B24E2C">
        <w:rPr>
          <w:i w:val="0"/>
        </w:rPr>
        <w:fldChar w:fldCharType="begin"/>
      </w:r>
      <w:r w:rsidR="007F354D">
        <w:rPr>
          <w:i w:val="0"/>
        </w:rPr>
        <w:instrText xml:space="preserve"> ADDIN ZOTERO_ITEM CSL_CITATION {"citationID":"eCA52G0l","properties":{"formattedCitation":"\\super 21\\uc0\\u8211{}23\\nosupersub{}","plainCitation":"21–23","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84,"uris":["http://zotero.org/users/8255195/items/5SQ64XT2"],"itemData":{"id":1184,"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82,"uris":["http://zotero.org/users/8255195/items/N4RSG3P5"],"itemData":{"id":1182,"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schema":"https://github.com/citation-style-language/schema/raw/master/csl-citation.json"} </w:instrText>
      </w:r>
      <w:r w:rsidR="00B24E2C">
        <w:rPr>
          <w:i w:val="0"/>
        </w:rPr>
        <w:fldChar w:fldCharType="separate"/>
      </w:r>
      <w:r w:rsidR="007F354D" w:rsidRPr="007F354D">
        <w:rPr>
          <w:vertAlign w:val="superscript"/>
        </w:rPr>
        <w:t>21–23</w:t>
      </w:r>
      <w:r w:rsidR="00B24E2C">
        <w:rPr>
          <w:i w:val="0"/>
        </w:rPr>
        <w:fldChar w:fldCharType="end"/>
      </w:r>
      <w:r w:rsidR="00212F6C">
        <w:rPr>
          <w:i w:val="0"/>
        </w:rPr>
        <w:t>.</w:t>
      </w:r>
      <w:r w:rsidR="0010155A">
        <w:rPr>
          <w:i w:val="0"/>
        </w:rPr>
        <w:t xml:space="preserve"> </w:t>
      </w:r>
      <w:r w:rsidR="00D1460C">
        <w:rPr>
          <w:i w:val="0"/>
        </w:rPr>
        <w:t xml:space="preserve"> Also, RAMP3 has been inferred to be a transcriptional target of EGR1, based on genome-wide ChiP-X experiments</w:t>
      </w:r>
      <w:r w:rsidR="0026266F">
        <w:rPr>
          <w:i w:val="0"/>
        </w:rPr>
        <w:fldChar w:fldCharType="begin"/>
      </w:r>
      <w:r w:rsidR="007F354D">
        <w:rPr>
          <w:i w:val="0"/>
        </w:rPr>
        <w:instrText xml:space="preserve"> ADDIN ZOTERO_ITEM CSL_CITATION {"citationID":"rA4oOU7K","properties":{"formattedCitation":"\\super 24\\nosupersub{}","plainCitation":"24","noteIndex":0},"citationItems":[{"id":1188,"uris":["http://zotero.org/users/8255195/items/GKWFLICQ"],"itemData":{"id":1188,"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26266F">
        <w:rPr>
          <w:i w:val="0"/>
        </w:rPr>
        <w:fldChar w:fldCharType="separate"/>
      </w:r>
      <w:r w:rsidR="007F354D" w:rsidRPr="007F354D">
        <w:rPr>
          <w:vertAlign w:val="superscript"/>
        </w:rPr>
        <w:t>24</w:t>
      </w:r>
      <w:r w:rsidR="0026266F">
        <w:rPr>
          <w:i w:val="0"/>
        </w:rPr>
        <w:fldChar w:fldCharType="end"/>
      </w:r>
      <w:r w:rsidR="00D1460C">
        <w:rPr>
          <w:i w:val="0"/>
        </w:rPr>
        <w:t>.</w:t>
      </w:r>
    </w:p>
    <w:p w14:paraId="47830FFD" w14:textId="2EB31FFF" w:rsidR="00094DDF" w:rsidRDefault="00DD15B7" w:rsidP="00094DDF">
      <w:pPr>
        <w:pStyle w:val="Heading2"/>
        <w:rPr>
          <w:i w:val="0"/>
        </w:rPr>
      </w:pPr>
      <w:r>
        <w:rPr>
          <w:i w:val="0"/>
        </w:rPr>
        <w:tab/>
      </w:r>
      <w:r w:rsidR="00694BE7">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Pr>
          <w:i w:val="0"/>
        </w:rPr>
        <w:t xml:space="preserve"> </w:t>
      </w:r>
      <w:r w:rsidR="00094DDF" w:rsidRPr="00094DDF">
        <w:rPr>
          <w:i w:val="0"/>
        </w:rPr>
        <w:t xml:space="preserve">response to bevacizumab could aid in identifying patients with </w:t>
      </w:r>
      <w:r w:rsidR="00AA5F0C">
        <w:rPr>
          <w:i w:val="0"/>
        </w:rPr>
        <w:t>GBM</w:t>
      </w:r>
      <w:r w:rsidR="00094DDF" w:rsidRPr="00094DDF">
        <w:rPr>
          <w:i w:val="0"/>
        </w:rPr>
        <w:t xml:space="preserve"> who w</w:t>
      </w:r>
      <w:r w:rsidR="006D298E">
        <w:rPr>
          <w:i w:val="0"/>
        </w:rPr>
        <w:t>ould</w:t>
      </w:r>
      <w:r w:rsidR="006B44F2">
        <w:rPr>
          <w:i w:val="0"/>
        </w:rPr>
        <w:t xml:space="preserve"> potentially </w:t>
      </w:r>
      <w:r w:rsidR="00094DDF" w:rsidRPr="00094DDF">
        <w:rPr>
          <w:i w:val="0"/>
        </w:rPr>
        <w:t>be poor</w:t>
      </w:r>
      <w:r>
        <w:rPr>
          <w:i w:val="0"/>
        </w:rPr>
        <w:t xml:space="preserve"> </w:t>
      </w:r>
      <w:r w:rsidR="00094DDF" w:rsidRPr="00094DDF">
        <w:rPr>
          <w:i w:val="0"/>
        </w:rPr>
        <w:t>responders</w:t>
      </w:r>
      <w:r>
        <w:rPr>
          <w:i w:val="0"/>
        </w:rPr>
        <w:t xml:space="preserve"> to bevacizumab therapy</w:t>
      </w:r>
      <w:r w:rsidR="00094DDF" w:rsidRPr="00094DDF">
        <w:rPr>
          <w:i w:val="0"/>
        </w:rPr>
        <w:t xml:space="preserve">, </w:t>
      </w:r>
      <w:r>
        <w:rPr>
          <w:i w:val="0"/>
        </w:rPr>
        <w:t xml:space="preserve">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sidR="00694BE7">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w:t>
      </w:r>
      <w:r>
        <w:rPr>
          <w:i w:val="0"/>
        </w:rPr>
        <w:t xml:space="preserve"> </w:t>
      </w:r>
      <w:r w:rsidR="000470FD">
        <w:rPr>
          <w:i w:val="0"/>
        </w:rPr>
        <w:t xml:space="preserve">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r>
        <w:rPr>
          <w:i w:val="0"/>
        </w:rPr>
        <w:t>poor responders</w:t>
      </w:r>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w:t>
      </w:r>
      <w:r>
        <w:rPr>
          <w:i w:val="0"/>
        </w:rPr>
        <w:t xml:space="preserve">ma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53715CF9"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previously</w:t>
      </w:r>
      <w:r w:rsidR="00C35C31" w:rsidRPr="00C35C31">
        <w:rPr>
          <w:highlight w:val="yellow"/>
          <w:vertAlign w:val="superscript"/>
        </w:rPr>
        <w:t>(Ref</w:t>
      </w:r>
      <w:r w:rsidR="007D0AB3">
        <w:rPr>
          <w:highlight w:val="yellow"/>
          <w:vertAlign w:val="superscript"/>
        </w:rPr>
        <w:t>-</w:t>
      </w:r>
      <w:r w:rsidR="001A73AF">
        <w:rPr>
          <w:highlight w:val="yellow"/>
          <w:vertAlign w:val="superscript"/>
        </w:rPr>
        <w:t>clg will find</w:t>
      </w:r>
      <w:r w:rsidR="00C35C31" w:rsidRPr="00C35C31">
        <w:rPr>
          <w:highlight w:val="yellow"/>
          <w:vertAlign w:val="superscript"/>
        </w:rPr>
        <w:t>)</w:t>
      </w:r>
      <w:r>
        <w:t xml:space="preserve">. </w:t>
      </w:r>
      <w:r w:rsidR="00443833">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randomly assigned to a treatment group, bevacizumab (5 mg/kg i.p.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0E27D5">
        <w:t xml:space="preserve">. </w:t>
      </w:r>
      <w:r w:rsidR="004F7B95">
        <w:t xml:space="preserve">Tumors were defined as </w:t>
      </w:r>
      <w:r w:rsidR="00D2295A">
        <w:t>poor</w:t>
      </w:r>
      <w:r w:rsidR="004F7B95">
        <w:t xml:space="preserve">- or </w:t>
      </w:r>
      <w:r w:rsidR="00D2295A">
        <w:t>good</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as described</w:t>
      </w:r>
      <w:r w:rsidR="009E26D5">
        <w:fldChar w:fldCharType="begin"/>
      </w:r>
      <w:r w:rsidR="009E26D5">
        <w:instrText xml:space="preserve"> ADDIN ZOTERO_ITEM CSL_CITATION {"citationID":"wZS7C7wt","properties":{"formattedCitation":"\\super 15\\nosupersub{}","plainCitation":"15","noteIndex":0},"citationItems":[{"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9E26D5">
        <w:fldChar w:fldCharType="separate"/>
      </w:r>
      <w:r w:rsidR="009E26D5" w:rsidRPr="009E26D5">
        <w:rPr>
          <w:vertAlign w:val="superscript"/>
        </w:rPr>
        <w:t>15</w:t>
      </w:r>
      <w:r w:rsidR="009E26D5">
        <w:fldChar w:fldCharType="end"/>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Institutional Animal Care and Use Committe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6B9A983F" w14:textId="38931D4D" w:rsidR="00ED0E4E" w:rsidRDefault="00BE16C9" w:rsidP="00DB706E">
      <w:pPr>
        <w:pStyle w:val="BodyTextIndented"/>
        <w:ind w:firstLine="0"/>
      </w:pPr>
      <w:r>
        <w:t>Immunostaining for EGR1 was performed as described previously</w:t>
      </w:r>
      <w:r w:rsidR="00651B17">
        <w:rPr>
          <w:i/>
        </w:rPr>
        <w:fldChar w:fldCharType="begin"/>
      </w:r>
      <w:r w:rsidR="009E26D5">
        <w:rPr>
          <w:i/>
        </w:rPr>
        <w:instrText xml:space="preserve"> ADDIN ZOTERO_ITEM CSL_CITATION {"citationID":"JJqzxZpd","properties":{"formattedCitation":"\\super 6\\nosupersub{}","plainCitation":"6","noteIndex":0},"citationItems":[{"id":"WhwtAojC/IRUHEPbm","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651B17">
        <w:rPr>
          <w:i/>
        </w:rPr>
        <w:fldChar w:fldCharType="separate"/>
      </w:r>
      <w:r w:rsidR="00651B17" w:rsidRPr="00EB7919">
        <w:rPr>
          <w:vertAlign w:val="superscript"/>
        </w:rPr>
        <w:t>6</w:t>
      </w:r>
      <w:r w:rsidR="00651B17">
        <w:rPr>
          <w:i/>
        </w:rPr>
        <w:fldChar w:fldCharType="end"/>
      </w:r>
      <w:r w:rsidR="00ED0E4E">
        <w:t>. Briefly, frozen sections were blocked for peroxidases, permeabilized with 0.25% Triton X-100 (1 min, 22</w:t>
      </w:r>
      <w:r w:rsidR="00ED0E4E" w:rsidRPr="00ED0E4E">
        <w:rPr>
          <w:vertAlign w:val="superscript"/>
        </w:rPr>
        <w:t>o</w:t>
      </w:r>
      <w:r w:rsidR="00ED0E4E">
        <w:t>C), s</w:t>
      </w:r>
      <w:r w:rsidR="00F57888">
        <w:t>ubjected to antigen retrieval (</w:t>
      </w:r>
      <w:r w:rsidR="00690823">
        <w:t>Tris-EDTA buffer, pH 9.0</w:t>
      </w:r>
      <w:r w:rsidR="00ED0E4E">
        <w:t xml:space="preserve">), blocked with 5% BSA/PBS, reacted with </w:t>
      </w:r>
      <w:r w:rsidR="009C2E84">
        <w:t>1.37</w:t>
      </w:r>
      <w:r w:rsidR="00ED0E4E">
        <w:t xml:space="preserve"> µg/ml rabbit anti-EGR1 </w:t>
      </w:r>
      <w:r w:rsidR="004F1059">
        <w:t xml:space="preserve">IgG </w:t>
      </w:r>
      <w:r w:rsidR="00ED0E4E">
        <w:t>(ProteinTech, cat #</w:t>
      </w:r>
      <w:r w:rsidR="00652DB0">
        <w:t>55117</w:t>
      </w:r>
      <w:r w:rsidR="004F1059">
        <w:t>-1-AP</w:t>
      </w:r>
      <w:r w:rsidR="00ED0E4E">
        <w:t>)</w:t>
      </w:r>
      <w:r w:rsidR="004F1059">
        <w:t xml:space="preserve"> overnight at 4</w:t>
      </w:r>
      <w:r w:rsidR="004F1059" w:rsidRPr="004F1059">
        <w:rPr>
          <w:vertAlign w:val="superscript"/>
        </w:rPr>
        <w:t>o</w:t>
      </w:r>
      <w:r w:rsidR="004F1059">
        <w:t>C</w:t>
      </w:r>
      <w:r w:rsidR="00ED0E4E">
        <w:t xml:space="preserve">, washed, </w:t>
      </w:r>
      <w:r w:rsidR="00054CC5">
        <w:t xml:space="preserve">reacted with </w:t>
      </w:r>
      <w:r w:rsidR="00ED0E4E">
        <w:t xml:space="preserve">goat </w:t>
      </w:r>
      <w:r w:rsidR="00ED0E4E">
        <w:lastRenderedPageBreak/>
        <w:t>anti-rabbit HRP-conjugated secondary antibody</w:t>
      </w:r>
      <w:r>
        <w:t xml:space="preserve"> </w:t>
      </w:r>
      <w:r w:rsidR="00ED0E4E">
        <w:t>(</w:t>
      </w:r>
      <w:r w:rsidR="004F1059">
        <w:t>Sigma-ThermoFisher</w:t>
      </w:r>
      <w:r w:rsidR="00ED0E4E">
        <w:t xml:space="preserve">), developed with DAB </w:t>
      </w:r>
      <w:r w:rsidR="004F1059">
        <w:t xml:space="preserve">substrate, </w:t>
      </w:r>
      <w:r w:rsidR="00DC6A54">
        <w:t xml:space="preserve">the </w:t>
      </w:r>
      <w:r w:rsidR="00ED0E4E">
        <w:t>nucl</w:t>
      </w:r>
      <w:r w:rsidR="00DC6A54">
        <w:t>ei stained with hematoxylin and the slides</w:t>
      </w:r>
      <w:r w:rsidR="004F1059">
        <w:t xml:space="preserve"> </w:t>
      </w:r>
      <w:r w:rsidR="00ED0E4E">
        <w:t>coverslipped. Sections were imaged and photographed on a Leica DMRB microscope.</w:t>
      </w:r>
      <w:r w:rsidR="00E252BD">
        <w:t xml:space="preserve"> </w:t>
      </w:r>
      <w:r w:rsidR="00ED0E4E">
        <w:t xml:space="preserve">Multiplex staining for RAMP3, </w:t>
      </w:r>
      <w:r w:rsidR="00F57888">
        <w:t xml:space="preserve">adrenomedullin, </w:t>
      </w:r>
      <w:r w:rsidR="00ED0E4E">
        <w:t xml:space="preserve">α7-nAChR and EGR1, along with staining for human nuclear antigen (HNA), CD31, </w:t>
      </w:r>
      <w:r w:rsidR="00DC6A54">
        <w:t xml:space="preserve">and </w:t>
      </w:r>
      <w:r w:rsidR="00ED0E4E">
        <w:t xml:space="preserve">Ki67 was performed </w:t>
      </w:r>
      <w:r w:rsidR="00DC6A54">
        <w:t xml:space="preserve">as described previously </w:t>
      </w:r>
      <w:r w:rsidR="00690823">
        <w:t>(</w:t>
      </w:r>
      <w:r w:rsidR="00690823" w:rsidRPr="00690823">
        <w:rPr>
          <w:highlight w:val="yellow"/>
        </w:rPr>
        <w:t xml:space="preserve">clg will get Dr. Judy Drazba’s help with </w:t>
      </w:r>
      <w:r w:rsidR="00054CC5">
        <w:rPr>
          <w:highlight w:val="yellow"/>
        </w:rPr>
        <w:t xml:space="preserve">protocol </w:t>
      </w:r>
      <w:r w:rsidR="00DC6A54">
        <w:rPr>
          <w:highlight w:val="yellow"/>
        </w:rPr>
        <w:t xml:space="preserve">details </w:t>
      </w:r>
      <w:r w:rsidR="00690823" w:rsidRPr="00690823">
        <w:rPr>
          <w:highlight w:val="yellow"/>
        </w:rPr>
        <w:t xml:space="preserve">as </w:t>
      </w:r>
      <w:r w:rsidR="00054CC5">
        <w:rPr>
          <w:highlight w:val="yellow"/>
        </w:rPr>
        <w:t xml:space="preserve">it </w:t>
      </w:r>
      <w:r w:rsidR="00690823" w:rsidRPr="00690823">
        <w:rPr>
          <w:highlight w:val="yellow"/>
        </w:rPr>
        <w:t>is a little different</w:t>
      </w:r>
      <w:r w:rsidR="00DC6A54">
        <w:t xml:space="preserve"> </w:t>
      </w:r>
      <w:r w:rsidR="00DC6A54" w:rsidRPr="00DC6A54">
        <w:rPr>
          <w:highlight w:val="yellow"/>
        </w:rPr>
        <w:t>and a reference</w:t>
      </w:r>
      <w:r w:rsidR="00690823" w:rsidRPr="00DC6A54">
        <w:rPr>
          <w:highlight w:val="yellow"/>
        </w:rPr>
        <w:t>)</w:t>
      </w:r>
      <w:r w:rsidR="00FD4507">
        <w:t xml:space="preserve"> </w:t>
      </w:r>
      <w:r w:rsidR="00FD4507" w:rsidRPr="00FD4507">
        <w:rPr>
          <w:highlight w:val="yellow"/>
          <w:vertAlign w:val="superscript"/>
        </w:rPr>
        <w:t>(Refs)</w:t>
      </w:r>
      <w:r w:rsidR="00ED0E4E">
        <w:t>.</w:t>
      </w: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677B94FA"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200AAC">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r w:rsidR="001E013D">
        <w:rPr>
          <w:highlight w:val="yellow"/>
        </w:rPr>
        <w:t>clg</w:t>
      </w:r>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r w:rsidR="001E013D" w:rsidRPr="001A73AF">
        <w:rPr>
          <w:highlight w:val="yellow"/>
        </w:rPr>
        <w:t>Sarkaria</w:t>
      </w:r>
      <w:r w:rsidR="001A73AF" w:rsidRPr="001A73AF">
        <w:rPr>
          <w:highlight w:val="yellow"/>
        </w:rPr>
        <w:t xml:space="preserve"> and Decker</w:t>
      </w:r>
      <w:r w:rsidR="00CE3D0F">
        <w:t xml:space="preserve">. </w:t>
      </w:r>
      <w:r w:rsidR="00CE3D0F">
        <w:rPr>
          <w:highlight w:val="yellow"/>
        </w:rPr>
        <w:t xml:space="preserve">clg has verified </w:t>
      </w:r>
      <w:r w:rsidR="00CE3D0F" w:rsidRPr="00CE3D0F">
        <w:rPr>
          <w:highlight w:val="yellow"/>
        </w:rPr>
        <w:t>that the pipelines used for analysis of the RNAsequencing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t xml:space="preserve">All analysis was done using GalaxyProject (version 2.11.0) and R (version 4.0.3). </w:t>
      </w:r>
      <w:r w:rsidR="000D3D32">
        <w:rPr>
          <w:i w:val="0"/>
          <w:iCs/>
        </w:rPr>
        <w:t>P</w:t>
      </w:r>
      <w:r w:rsidRPr="00DB706E">
        <w:rPr>
          <w:i w:val="0"/>
          <w:iCs/>
        </w:rPr>
        <w:t xml:space="preserve">lots were generated using ggplot2 (version 3.3.5) and tables were generated using </w:t>
      </w:r>
      <w:r w:rsidR="00A3303B">
        <w:rPr>
          <w:i w:val="0"/>
          <w:iCs/>
        </w:rPr>
        <w:t xml:space="preserve">sjPlot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GalaxyProject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fastq files were generated from the </w:t>
      </w:r>
      <w:r>
        <w:rPr>
          <w:i w:val="0"/>
        </w:rPr>
        <w:t>SR</w:t>
      </w:r>
      <w:r w:rsidR="0064540B">
        <w:rPr>
          <w:i w:val="0"/>
        </w:rPr>
        <w:t>3</w:t>
      </w:r>
      <w:r w:rsidRPr="00E61DAF">
        <w:rPr>
          <w:i w:val="0"/>
        </w:rPr>
        <w:t>.</w:t>
      </w:r>
      <w:r>
        <w:rPr>
          <w:i w:val="0"/>
        </w:rPr>
        <w:t xml:space="preserve"> </w:t>
      </w:r>
      <w:r w:rsidRPr="00E61DAF">
        <w:rPr>
          <w:i w:val="0"/>
        </w:rPr>
        <w:t>Reads were aligned to the hg19 reference genome using HISAT2. Specified parameters were unstranded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r w:rsidR="007473EC" w:rsidRPr="00F454C9">
        <w:rPr>
          <w:i w:val="0"/>
        </w:rPr>
        <w:lastRenderedPageBreak/>
        <w:t>euclidean</w:t>
      </w:r>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F54347E" w:rsidR="00DF55BE" w:rsidRDefault="00DF55BE" w:rsidP="00DF55BE">
      <w:pPr>
        <w:pStyle w:val="Heading2"/>
        <w:ind w:left="432" w:hanging="432"/>
      </w:pPr>
      <w:r w:rsidRPr="00B20918">
        <w:t>2.</w:t>
      </w:r>
      <w:r w:rsidR="0064540B">
        <w:t>3</w:t>
      </w:r>
      <w:r>
        <w:t>.</w:t>
      </w:r>
      <w:r w:rsidR="00882DD3">
        <w:t>2 Biological analysis</w:t>
      </w:r>
    </w:p>
    <w:p w14:paraId="0B4B408C" w14:textId="523AD59A" w:rsidR="00DF55BE" w:rsidRDefault="00DF55BE" w:rsidP="00DF55BE">
      <w:pPr>
        <w:pStyle w:val="Heading2"/>
        <w:rPr>
          <w:i w:val="0"/>
        </w:rPr>
      </w:pPr>
      <w:r w:rsidRPr="00DF55BE">
        <w:rPr>
          <w:i w:val="0"/>
        </w:rPr>
        <w:t>Gene annotation was carried out in R using the ensembldb (version 2.12.1) package. EntrezID was paired to gene symbol.</w:t>
      </w:r>
      <w:r>
        <w:rPr>
          <w:i w:val="0"/>
        </w:rPr>
        <w:t xml:space="preserve"> Differential gene expression analysis (DGE) was carried out using </w:t>
      </w:r>
      <w:r w:rsidRPr="00DF55BE">
        <w:rPr>
          <w:i w:val="0"/>
        </w:rPr>
        <w:t>DESeq2</w:t>
      </w:r>
      <w:r w:rsidR="007473EC">
        <w:rPr>
          <w:i w:val="0"/>
        </w:rPr>
        <w:t xml:space="preserve"> (version 3.13)</w:t>
      </w:r>
      <w:r w:rsidR="00CE3D0F">
        <w:rPr>
          <w:i w:val="0"/>
        </w:rPr>
        <w:t>, and</w:t>
      </w:r>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DESeqDataSetFromMatrix function. Samples were normalized using the estimateSizeFactors function. </w:t>
      </w:r>
      <w:r w:rsidR="00CE3D0F">
        <w:rPr>
          <w:i w:val="0"/>
        </w:rPr>
        <w:t>Log-</w:t>
      </w:r>
      <w:r w:rsidR="005E2C85">
        <w:rPr>
          <w:i w:val="0"/>
        </w:rPr>
        <w:t xml:space="preserve">fold change was shrunk using the </w:t>
      </w:r>
      <w:r w:rsidR="005E2C85" w:rsidRPr="00DF55BE">
        <w:rPr>
          <w:i w:val="0"/>
        </w:rPr>
        <w:t>ashr (version 1.10.0)</w:t>
      </w:r>
      <w:r w:rsidR="005E2C85">
        <w:rPr>
          <w:i w:val="0"/>
        </w:rPr>
        <w:t xml:space="preserve"> </w:t>
      </w:r>
      <w:r w:rsidRPr="00DF55BE">
        <w:rPr>
          <w:i w:val="0"/>
        </w:rPr>
        <w:t>lfcShrink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Benjamini-Hochberg adjusted p-value and </w:t>
      </w:r>
      <w:r w:rsidRPr="00CB7C2D">
        <w:rPr>
          <w:iCs/>
        </w:rPr>
        <w:t>FC</w:t>
      </w:r>
      <w:r w:rsidR="00CB7C2D">
        <w:rPr>
          <w:i w:val="0"/>
        </w:rPr>
        <w:t xml:space="preserve"> </w:t>
      </w:r>
      <w:r w:rsidRPr="00AC60DD">
        <w:rPr>
          <w:i w:val="0"/>
        </w:rPr>
        <w:t xml:space="preserve">represents the fold-change output in RNA levels from differential gene expression analysis. Subsequently, the GSEA function of clusterProfiler (version 3.16.1) was used to perform enrichment analysis of several curated gene sets, including KEGG, GO, and Hallmark. The gene sets were retrieved from msigdbr (version 7.4.1). </w:t>
      </w:r>
    </w:p>
    <w:p w14:paraId="24705FE2" w14:textId="7BD823DD" w:rsidR="003B4B5C" w:rsidRDefault="003B4B5C" w:rsidP="00E22498">
      <w:pPr>
        <w:pStyle w:val="Heading2"/>
      </w:pPr>
      <w:r w:rsidRPr="003B4B5C">
        <w:t>2.</w:t>
      </w:r>
      <w:r w:rsidR="0064540B">
        <w:t>4</w:t>
      </w:r>
      <w:r w:rsidRPr="003B4B5C">
        <w:t xml:space="preserve"> Data </w:t>
      </w:r>
      <w:r w:rsidR="00CA3858">
        <w:t>m</w:t>
      </w:r>
      <w:r w:rsidRPr="003B4B5C">
        <w:t xml:space="preserve">ining for </w:t>
      </w:r>
      <w:r w:rsidR="00CA3858">
        <w:t>g</w:t>
      </w:r>
      <w:r w:rsidRPr="003B4B5C">
        <w:t xml:space="preserve">ene </w:t>
      </w:r>
      <w:r w:rsidR="00CA3858">
        <w:t>e</w:t>
      </w:r>
      <w:r w:rsidRPr="003B4B5C">
        <w:t>xpression</w:t>
      </w:r>
      <w:r w:rsidR="00CA3858">
        <w:t xml:space="preserve"> in GBM tumors</w:t>
      </w:r>
      <w:r w:rsidRPr="003B4B5C">
        <w:t xml:space="preserve"> </w:t>
      </w:r>
    </w:p>
    <w:p w14:paraId="026E84A3" w14:textId="4220794C" w:rsidR="00AC4F18" w:rsidRPr="00913912" w:rsidRDefault="00F76993" w:rsidP="00E22498">
      <w:pPr>
        <w:pStyle w:val="Heading2"/>
        <w:rPr>
          <w:i w:val="0"/>
        </w:rPr>
      </w:pPr>
      <w:r>
        <w:rPr>
          <w:i w:val="0"/>
          <w:highlight w:val="yellow"/>
        </w:rPr>
        <w:t>Roshan, could you try to d</w:t>
      </w:r>
      <w:r w:rsidR="002338E2" w:rsidRPr="002338E2">
        <w:rPr>
          <w:i w:val="0"/>
          <w:highlight w:val="yellow"/>
        </w:rPr>
        <w:t>escribe</w:t>
      </w:r>
      <w:r w:rsidR="00CE3D0F">
        <w:rPr>
          <w:i w:val="0"/>
          <w:highlight w:val="yellow"/>
        </w:rPr>
        <w:t xml:space="preserve"> your data mining for CHRNA7 and GBM survival analysis, as well as</w:t>
      </w:r>
      <w:r w:rsidR="002338E2" w:rsidRPr="002338E2">
        <w:rPr>
          <w:i w:val="0"/>
          <w:highlight w:val="yellow"/>
        </w:rPr>
        <w:t xml:space="preserve"> t</w:t>
      </w:r>
      <w:r w:rsidR="003B4B5C" w:rsidRPr="002338E2">
        <w:rPr>
          <w:i w:val="0"/>
          <w:highlight w:val="yellow"/>
        </w:rPr>
        <w:t xml:space="preserve">he </w:t>
      </w:r>
      <w:r w:rsidR="00C35C31">
        <w:rPr>
          <w:i w:val="0"/>
          <w:highlight w:val="yellow"/>
        </w:rPr>
        <w:t xml:space="preserve">data mining and </w:t>
      </w:r>
      <w:r w:rsidR="003B4B5C" w:rsidRPr="002338E2">
        <w:rPr>
          <w:i w:val="0"/>
          <w:highlight w:val="yellow"/>
        </w:rPr>
        <w:t xml:space="preserve">analysis done by </w:t>
      </w:r>
      <w:r w:rsidR="00BF4E6B">
        <w:rPr>
          <w:i w:val="0"/>
          <w:highlight w:val="yellow"/>
        </w:rPr>
        <w:t xml:space="preserve">Dr. </w:t>
      </w:r>
      <w:r w:rsidR="003B4B5C" w:rsidRPr="002338E2">
        <w:rPr>
          <w:i w:val="0"/>
          <w:highlight w:val="yellow"/>
        </w:rPr>
        <w:t xml:space="preserve">Jill Barnholtz-Sloan for </w:t>
      </w:r>
      <w:r w:rsidR="00C35C31">
        <w:rPr>
          <w:i w:val="0"/>
          <w:highlight w:val="yellow"/>
        </w:rPr>
        <w:t xml:space="preserve">the mRNA expression of </w:t>
      </w:r>
      <w:r w:rsidR="003B4B5C" w:rsidRPr="002338E2">
        <w:rPr>
          <w:i w:val="0"/>
          <w:highlight w:val="yellow"/>
        </w:rPr>
        <w:t xml:space="preserve">EGR1 </w:t>
      </w:r>
      <w:r w:rsidR="00DC6A54">
        <w:rPr>
          <w:i w:val="0"/>
          <w:highlight w:val="yellow"/>
        </w:rPr>
        <w:t>in</w:t>
      </w:r>
      <w:r w:rsidR="00CE3D0F">
        <w:rPr>
          <w:i w:val="0"/>
          <w:highlight w:val="yellow"/>
        </w:rPr>
        <w:t xml:space="preserve"> </w:t>
      </w:r>
      <w:r w:rsidR="00DC6A54">
        <w:rPr>
          <w:i w:val="0"/>
          <w:highlight w:val="yellow"/>
        </w:rPr>
        <w:t xml:space="preserve">GBM </w:t>
      </w:r>
      <w:r w:rsidR="00A67C11" w:rsidRPr="00A67C11">
        <w:rPr>
          <w:i w:val="0"/>
          <w:highlight w:val="yellow"/>
        </w:rPr>
        <w:t>a</w:t>
      </w:r>
      <w:r>
        <w:rPr>
          <w:i w:val="0"/>
          <w:highlight w:val="yellow"/>
        </w:rPr>
        <w:t xml:space="preserve">nd </w:t>
      </w:r>
      <w:r w:rsidR="00A67C11" w:rsidRPr="00A67C11">
        <w:rPr>
          <w:i w:val="0"/>
          <w:highlight w:val="yellow"/>
        </w:rPr>
        <w:t>overall survival.  I have placed the</w:t>
      </w:r>
      <w:r w:rsidR="00CE3D0F">
        <w:rPr>
          <w:i w:val="0"/>
          <w:highlight w:val="yellow"/>
        </w:rPr>
        <w:t xml:space="preserve"> </w:t>
      </w:r>
      <w:r w:rsidR="00A67C11" w:rsidRPr="00A67C11">
        <w:rPr>
          <w:i w:val="0"/>
          <w:highlight w:val="yellow"/>
        </w:rPr>
        <w:t xml:space="preserve">two pieces of data </w:t>
      </w:r>
      <w:r w:rsidR="00CE3D0F">
        <w:rPr>
          <w:i w:val="0"/>
          <w:highlight w:val="yellow"/>
        </w:rPr>
        <w:t xml:space="preserve">on EGR1 from Jill Barnholtz-Sloan </w:t>
      </w:r>
      <w:r w:rsidR="00A67C11" w:rsidRPr="00A67C11">
        <w:rPr>
          <w:i w:val="0"/>
          <w:highlight w:val="yellow"/>
        </w:rPr>
        <w:t>after your figures at the end of the Results.</w:t>
      </w:r>
      <w:r>
        <w:rPr>
          <w:i w:val="0"/>
        </w:rPr>
        <w:t xml:space="preserve"> </w:t>
      </w:r>
      <w:r w:rsidRPr="00F76993">
        <w:rPr>
          <w:i w:val="0"/>
          <w:highlight w:val="yellow"/>
        </w:rPr>
        <w:t xml:space="preserve">We don’t need to keep the </w:t>
      </w:r>
      <w:r w:rsidRPr="00F76993">
        <w:rPr>
          <w:i w:val="0"/>
          <w:highlight w:val="yellow"/>
        </w:rPr>
        <w:lastRenderedPageBreak/>
        <w:t xml:space="preserve">Oncoprint, we could just describe in the figure legend for the overall survival with elevated EGR1 mRNA the </w:t>
      </w:r>
      <w:r w:rsidR="00E252BD">
        <w:rPr>
          <w:i w:val="0"/>
          <w:highlight w:val="yellow"/>
        </w:rPr>
        <w:t>number</w:t>
      </w:r>
      <w:r w:rsidRPr="00F76993">
        <w:rPr>
          <w:i w:val="0"/>
          <w:highlight w:val="yellow"/>
        </w:rPr>
        <w:t xml:space="preserve"> of </w:t>
      </w:r>
      <w:r w:rsidR="00E252BD">
        <w:rPr>
          <w:i w:val="0"/>
          <w:highlight w:val="yellow"/>
        </w:rPr>
        <w:t>tumors</w:t>
      </w:r>
      <w:r w:rsidRPr="00F76993">
        <w:rPr>
          <w:i w:val="0"/>
          <w:highlight w:val="yellow"/>
        </w:rPr>
        <w:t xml:space="preserve"> with elevated EGR1 mRNA levels</w:t>
      </w:r>
      <w:r w:rsidR="00E252BD">
        <w:rPr>
          <w:i w:val="0"/>
          <w:highlight w:val="yellow"/>
        </w:rPr>
        <w:t xml:space="preserve"> and the total number of tumors</w:t>
      </w:r>
      <w:r w:rsidRPr="00F76993">
        <w:rPr>
          <w:i w:val="0"/>
          <w:highlight w:val="yellow"/>
        </w:rPr>
        <w:t>.</w:t>
      </w:r>
      <w:r w:rsidR="00AC4F18" w:rsidRPr="00913912">
        <w:rPr>
          <w:i w:val="0"/>
        </w:rPr>
        <w:br w:type="page"/>
      </w:r>
    </w:p>
    <w:p w14:paraId="75330588" w14:textId="01719005" w:rsidR="00BE4BA9" w:rsidRDefault="00B20918" w:rsidP="006D5CD8">
      <w:pPr>
        <w:pStyle w:val="Heading1"/>
        <w:rPr>
          <w:b w:val="0"/>
        </w:rPr>
      </w:pPr>
      <w:r>
        <w:lastRenderedPageBreak/>
        <w:t>3</w:t>
      </w:r>
      <w:r w:rsidRPr="00CF2315">
        <w:tab/>
      </w:r>
      <w:r w:rsidR="00A10AAD">
        <w:t xml:space="preserve">Results </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6B4E1812" w14:textId="21269601" w:rsidR="00BF4E6B" w:rsidRDefault="00B136F5" w:rsidP="00651B17">
      <w:pPr>
        <w:pStyle w:val="BodyText"/>
        <w:ind w:left="1" w:firstLine="1"/>
      </w:pPr>
      <w:r>
        <w:t>Differential gene expression (DGE) analysis and gene set enrichment analysis (GSEA) using the Hallmark curated gene sets</w:t>
      </w:r>
      <w:r>
        <w:fldChar w:fldCharType="begin"/>
      </w:r>
      <w:r w:rsidR="009E26D5">
        <w:instrText xml:space="preserve"> ADDIN ZOTERO_ITEM CSL_CITATION {"citationID":"PXwqjwh9","properties":{"formattedCitation":"\\super 25\\nosupersub{}","plainCitation":"25","noteIndex":0},"citationItems":[{"id":"WhwtAojC/1rnSWslT","uris":["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fldChar w:fldCharType="separate"/>
      </w:r>
      <w:r w:rsidR="009E26D5" w:rsidRPr="009E26D5">
        <w:rPr>
          <w:vertAlign w:val="superscript"/>
        </w:rPr>
        <w:t>25</w:t>
      </w:r>
      <w:r>
        <w:fldChar w:fldCharType="end"/>
      </w:r>
      <w:r>
        <w:t xml:space="preserve"> revealed global and pathway-specific differences in mRNA expression between </w:t>
      </w:r>
      <w:r w:rsidR="00617AA4">
        <w:t xml:space="preserve">PDX </w:t>
      </w:r>
      <w:r>
        <w:t>t</w:t>
      </w:r>
      <w:r w:rsidR="00DB0AFD">
        <w:t xml:space="preserve">umors that were poor- </w:t>
      </w:r>
      <w:r>
        <w:t>and good-responders to bevacizumab therapy. Of all protein coding genes, 9.5% were significantly differentially expressed between the two response groups (Figure 1A). The most differentially expressed genes included</w:t>
      </w:r>
      <w:r w:rsidR="00617AA4">
        <w:t>,</w:t>
      </w:r>
      <w:r>
        <w:t xml:space="preserve"> </w:t>
      </w:r>
      <w:r w:rsidRPr="0019166E">
        <w:rPr>
          <w:i/>
          <w:iCs/>
        </w:rPr>
        <w:t>MXRA5</w:t>
      </w:r>
      <w:r w:rsidRPr="0019166E">
        <w:t xml:space="preserve">, </w:t>
      </w:r>
      <w:r w:rsidRPr="0019166E">
        <w:rPr>
          <w:i/>
          <w:iCs/>
        </w:rPr>
        <w:t>FIGNL2</w:t>
      </w:r>
      <w:r w:rsidRPr="0019166E">
        <w:t xml:space="preserve">, </w:t>
      </w:r>
      <w:r w:rsidRPr="0019166E">
        <w:rPr>
          <w:i/>
          <w:iCs/>
        </w:rPr>
        <w:t>DPP10</w:t>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EXTL1,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 </w:t>
      </w:r>
      <w:r w:rsidR="00940948">
        <w:t xml:space="preserve"> </w:t>
      </w:r>
      <w:r w:rsidR="00940948" w:rsidRPr="00940948">
        <w:rPr>
          <w:highlight w:val="yellow"/>
        </w:rPr>
        <w:t>(</w:t>
      </w:r>
      <w:r w:rsidR="00DB0AFD">
        <w:rPr>
          <w:highlight w:val="yellow"/>
        </w:rPr>
        <w:t>Roshan, a</w:t>
      </w:r>
      <w:r w:rsidR="00940948" w:rsidRPr="00940948">
        <w:rPr>
          <w:highlight w:val="yellow"/>
        </w:rPr>
        <w:t>re any of the above 20 most differentially expressed genes in the angiogenesis subset?)</w:t>
      </w:r>
    </w:p>
    <w:p w14:paraId="2A614111" w14:textId="546C215C" w:rsidR="00BF4E6B" w:rsidRDefault="00B136F5" w:rsidP="00F66ED1">
      <w:pPr>
        <w:pStyle w:val="BodyText"/>
        <w:ind w:left="1" w:hanging="1"/>
      </w:pPr>
      <w:r>
        <w:t xml:space="preserve">Specific pathways similarly showed perturbations, with 23 gene sets showing significantly altered expression in </w:t>
      </w:r>
      <w:r w:rsidR="00BF4E6B">
        <w:t xml:space="preserve">tumors that were </w:t>
      </w:r>
      <w:r w:rsidR="00D76CF0">
        <w:t>poor responders</w:t>
      </w:r>
      <w:r>
        <w:t xml:space="preserve"> to bevacizumab therapy (F</w:t>
      </w:r>
      <w:r w:rsidR="00DB0AFD">
        <w:t>igure 1B). Notably, only genes D</w:t>
      </w:r>
      <w:r>
        <w:t xml:space="preserve">ownregulated </w:t>
      </w:r>
      <w:r w:rsidR="00DB0AFD">
        <w:t>U</w:t>
      </w:r>
      <w:r>
        <w:t xml:space="preserve">nder KRAS </w:t>
      </w:r>
      <w:r w:rsidR="00DB0AFD">
        <w:t>P</w:t>
      </w:r>
      <w:r>
        <w:t xml:space="preserve">athway </w:t>
      </w:r>
      <w:r w:rsidR="00DB0AFD">
        <w:t>A</w:t>
      </w:r>
      <w:r>
        <w:t xml:space="preserve">ctivation showed </w:t>
      </w:r>
      <w:r w:rsidR="00BF4E6B">
        <w:t xml:space="preserve">a </w:t>
      </w:r>
      <w:r>
        <w:t>positive enrichment in poor responders to bevacizumab</w:t>
      </w:r>
      <w:r w:rsidR="00416261">
        <w:t>.</w:t>
      </w:r>
      <w:r w:rsidR="00CC1511">
        <w:t xml:space="preserve"> S</w:t>
      </w:r>
      <w:r>
        <w:t xml:space="preserve">ome of the most downregulated gene sets </w:t>
      </w:r>
      <w:r w:rsidR="00D76CF0">
        <w:t>included</w:t>
      </w:r>
      <w:r>
        <w:t xml:space="preserve"> </w:t>
      </w:r>
      <w:r w:rsidR="00DB0AFD">
        <w:t>I</w:t>
      </w:r>
      <w:r>
        <w:t xml:space="preserve">nterferon </w:t>
      </w:r>
      <w:r w:rsidR="00DB0AFD">
        <w:t>G</w:t>
      </w:r>
      <w:r>
        <w:t xml:space="preserve">amma </w:t>
      </w:r>
      <w:r w:rsidR="00DB0AFD">
        <w:t>R</w:t>
      </w:r>
      <w:r>
        <w:t>esponse</w:t>
      </w:r>
      <w:r w:rsidR="00DB0AFD">
        <w:t>;</w:t>
      </w:r>
      <w:r>
        <w:t xml:space="preserve"> the mTORC1 </w:t>
      </w:r>
      <w:r w:rsidR="00DB0AFD">
        <w:t>G</w:t>
      </w:r>
      <w:r>
        <w:t>enes</w:t>
      </w:r>
      <w:r w:rsidR="00DB0AFD">
        <w:t>;</w:t>
      </w:r>
      <w:r>
        <w:t xml:space="preserve"> Myc </w:t>
      </w:r>
      <w:r w:rsidR="00DB0AFD">
        <w:t>T</w:t>
      </w:r>
      <w:r>
        <w:t>argets</w:t>
      </w:r>
      <w:r w:rsidR="00DB0AFD">
        <w:t>;</w:t>
      </w:r>
      <w:r>
        <w:t xml:space="preserve"> and </w:t>
      </w:r>
      <w:r w:rsidR="00DB0AFD">
        <w:t>I</w:t>
      </w:r>
      <w:r>
        <w:t xml:space="preserve">nterferon </w:t>
      </w:r>
      <w:r w:rsidR="00DB0AFD">
        <w:t>A</w:t>
      </w:r>
      <w:r>
        <w:t xml:space="preserve">lpha </w:t>
      </w:r>
      <w:r w:rsidR="00DB0AFD">
        <w:t>R</w:t>
      </w:r>
      <w:r>
        <w:t xml:space="preserve">esponse </w:t>
      </w:r>
      <w:r w:rsidR="00DB0AFD">
        <w:t>G</w:t>
      </w:r>
      <w:r>
        <w:t>enes (Supplemental Table 3).</w:t>
      </w:r>
      <w:r w:rsidR="00A51DB7">
        <w:t xml:space="preserve"> </w:t>
      </w:r>
      <w:r w:rsidRPr="00F66ED1">
        <w:t>Several of these pathways and gene sets have previously been shown to be involved in angiogenesis</w:t>
      </w:r>
      <w:r w:rsidR="00F66ED1" w:rsidRPr="00F66ED1">
        <w:fldChar w:fldCharType="begin"/>
      </w:r>
      <w:r w:rsidR="009E26D5">
        <w:instrText xml:space="preserve"> ADDIN ZOTERO_ITEM CSL_CITATION {"citationID":"7N9GeYLh","properties":{"formattedCitation":"\\super 26,27\\nosupersub{}","plainCitation":"26,27","noteIndex":0},"citationItems":[{"id":1191,"uris":["http://zotero.org/users/8255195/items/WAXPFY4L"],"itemData":{"id":1191,"type":"article-journal","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container-title":"Genes &amp; Development","DOI":"10.1101/gad.1024602","ISSN":"0890-9369","issue":"19","journalAbbreviation":"Genes Dev","note":"PMID: 12368264\nPMCID: PMC187450","page":"2530-2543","source":"PubMed Central","title":"c-Myc is essential for vasculogenesis and angiogenesis during development and tumor progression","volume":"16","author":[{"family":"Baudino","given":"Troy A."},{"family":"McKay","given":"Catriona"},{"family":"Pendeville-Samain","given":"Helene"},{"family":"Nilsson","given":"Jonas A."},{"family":"Maclean","given":"Kirsteen H."},{"family":"White","given":"Elsie L."},{"family":"Davis","given":"Ann C."},{"family":"Ihle","given":"James N."},{"family":"Cleveland","given":"John L."}],"issued":{"date-parts":[["2002",10,1]]}}},{"id":1194,"uris":["http://zotero.org/users/8255195/items/AEM5C5C9"],"itemData":{"id":1194,"type":"article-journal","abstract":"Interferon-alpha (IFN-alpha), a cytokine with marked therapeutic activity in transplantable tumor models, has been identified as powerful angiogenesis inhibitor. The effects of IFN-alpha on the vasculature have been mainly attributed to inhibition of basic fibroblast growth factor production by tumor cells or downregulation of IL-8 and vascular endothelial growth factor gene expression. Moreover, IFN-alpha has direct effects on endothelial cells (EC), including impairment of their proliferation and migration. The gene expression profile induced by IFN-alpha in EC has recently been defined, and it was found that several genes encoding negative regulators of angiogenesis are upmodulated, thus providing a potential amplification mechanism for this biological activity. The anti-angiogenic effects of IFN-alpha appear to be associated with increased hypoxia and ischemic necrosis in subcutaneous xenograft models, whereas in transgenic mouse models, IFN-alpha may simultaneously interfere with both blood vessels and tumor cell proliferation, leading to regression of tumors without necrosis. The consequences of IFN-alpha therapy on the invasive and metastatic behavior of tumor cells are currently unknown. Finally, as effective anti-angiogenic therapy with IFN-alpha demands sustained localized production of this cytokine, innovative strategies of targeted delivery of the IFN-alpha gene into tumors are discussed.","container-title":"Autoimmunity","DOI":"10.3109/08916930903510963","ISSN":"1607-842X","issue":"3","journalAbbreviation":"Autoimmunity","language":"eng","note":"PMID: 20166871","page":"244-247","source":"PubMed","title":"Interferon-alpha as angiogenesis inhibitor: learning from tumor models","title-short":"Interferon-alpha as angiogenesis inhibitor","volume":"43","author":[{"family":"Indraccolo","given":"Stefano"}],"issued":{"date-parts":[["2010",4]]}}}],"schema":"https://github.com/citation-style-language/schema/raw/master/csl-citation.json"} </w:instrText>
      </w:r>
      <w:r w:rsidR="00F66ED1" w:rsidRPr="00F66ED1">
        <w:fldChar w:fldCharType="separate"/>
      </w:r>
      <w:r w:rsidR="009E26D5" w:rsidRPr="009E26D5">
        <w:rPr>
          <w:vertAlign w:val="superscript"/>
        </w:rPr>
        <w:t>26,27</w:t>
      </w:r>
      <w:r w:rsidR="00F66ED1" w:rsidRPr="00F66ED1">
        <w:fldChar w:fldCharType="end"/>
      </w:r>
      <w:r w:rsidR="00F66ED1" w:rsidRPr="00F66ED1">
        <w:t>.</w:t>
      </w:r>
      <w:r w:rsidR="003D2B04" w:rsidRPr="00F66ED1">
        <w:t xml:space="preserve"> </w:t>
      </w:r>
      <w:r w:rsidR="00F66ED1" w:rsidRPr="00F66ED1">
        <w:t>RAS mutations have been shown to activate t</w:t>
      </w:r>
      <w:r w:rsidRPr="00F66ED1">
        <w:t>he mTOR</w:t>
      </w:r>
      <w:r w:rsidR="00DB0AFD" w:rsidRPr="00F66ED1">
        <w:t>C1</w:t>
      </w:r>
      <w:r w:rsidRPr="00F66ED1">
        <w:t xml:space="preserve"> pathway </w:t>
      </w:r>
      <w:r w:rsidR="00F66ED1" w:rsidRPr="00F66ED1">
        <w:t xml:space="preserve">ultimately leading to </w:t>
      </w:r>
      <w:r w:rsidRPr="00F66ED1">
        <w:t>angiogenesis via VEGF-A</w:t>
      </w:r>
      <w:r w:rsidRPr="003B7E7C">
        <w:rPr>
          <w:highlight w:val="yellow"/>
        </w:rPr>
        <w:fldChar w:fldCharType="begin"/>
      </w:r>
      <w:r w:rsidR="009E26D5">
        <w:rPr>
          <w:highlight w:val="yellow"/>
        </w:rPr>
        <w:instrText xml:space="preserve"> ADDIN ZOTERO_ITEM CSL_CITATION {"citationID":"SfBhgxSk","properties":{"formattedCitation":"\\super 28\\nosupersub{}","plainCitation":"28","noteIndex":0},"citationItems":[{"id":"WhwtAojC/oShBq1AB","uris":["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Pr="003B7E7C">
        <w:rPr>
          <w:highlight w:val="yellow"/>
        </w:rPr>
        <w:fldChar w:fldCharType="separate"/>
      </w:r>
      <w:r w:rsidR="009E26D5" w:rsidRPr="009E26D5">
        <w:rPr>
          <w:vertAlign w:val="superscript"/>
        </w:rPr>
        <w:t>28</w:t>
      </w:r>
      <w:r w:rsidRPr="003B7E7C">
        <w:rPr>
          <w:highlight w:val="yellow"/>
        </w:rPr>
        <w:fldChar w:fldCharType="end"/>
      </w:r>
      <w:r w:rsidR="00F66ED1">
        <w:t xml:space="preserve">. </w:t>
      </w:r>
      <w:r w:rsidR="00F76993">
        <w:t xml:space="preserve">The high degree of </w:t>
      </w:r>
      <w:r w:rsidR="00F66ED1">
        <w:t xml:space="preserve">correlation </w:t>
      </w:r>
      <w:r w:rsidR="00F76993">
        <w:t>between the KRAS and angiogenic pathways</w:t>
      </w:r>
      <w:r w:rsidRPr="00CC1511">
        <w:fldChar w:fldCharType="begin"/>
      </w:r>
      <w:r w:rsidR="009E26D5">
        <w:instrText xml:space="preserve"> ADDIN ZOTERO_ITEM CSL_CITATION {"citationID":"1ct0SbDY","properties":{"formattedCitation":"\\super 29\\nosupersub{}","plainCitation":"29","noteIndex":0},"citationItems":[{"id":"WhwtAojC/e9cEP6ey","uris":["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Pr="00CC1511">
        <w:fldChar w:fldCharType="separate"/>
      </w:r>
      <w:r w:rsidR="009E26D5" w:rsidRPr="009E26D5">
        <w:rPr>
          <w:vertAlign w:val="superscript"/>
        </w:rPr>
        <w:t>29</w:t>
      </w:r>
      <w:r w:rsidRPr="00CC1511">
        <w:fldChar w:fldCharType="end"/>
      </w:r>
      <w:r w:rsidRPr="00CC1511">
        <w:rPr>
          <w:vertAlign w:val="superscript"/>
        </w:rPr>
        <w:t>,</w:t>
      </w:r>
      <w:r w:rsidRPr="00CC1511">
        <w:fldChar w:fldCharType="begin"/>
      </w:r>
      <w:r w:rsidR="009E26D5">
        <w:instrText xml:space="preserve"> ADDIN ZOTERO_ITEM CSL_CITATION {"citationID":"RAu9UUkt","properties":{"formattedCitation":"\\super 30\\nosupersub{}","plainCitation":"30","noteIndex":0},"citationItems":[{"id":"WhwtAojC/Coqf5tah","uris":["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Pr="00CC1511">
        <w:fldChar w:fldCharType="separate"/>
      </w:r>
      <w:r w:rsidR="009E26D5" w:rsidRPr="009E26D5">
        <w:rPr>
          <w:vertAlign w:val="superscript"/>
        </w:rPr>
        <w:t>30</w:t>
      </w:r>
      <w:r w:rsidRPr="00CC1511">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Activation</w:t>
      </w:r>
      <w:r w:rsidR="00F76993">
        <w:t xml:space="preserve">, </w:t>
      </w:r>
      <w:r w:rsidRPr="00CC1511">
        <w:t>suggest</w:t>
      </w:r>
      <w:r w:rsidR="00F63C80" w:rsidRPr="00CC1511">
        <w:t>s</w:t>
      </w:r>
      <w:r w:rsidRPr="00CC1511">
        <w:t xml:space="preserve"> differential expression of </w:t>
      </w:r>
      <w:r w:rsidRPr="00CC1511">
        <w:lastRenderedPageBreak/>
        <w:t xml:space="preserve">angiogenic pathway genes </w:t>
      </w:r>
      <w:r w:rsidR="008506D1">
        <w:t xml:space="preserve">in the poor-responder tumors </w:t>
      </w:r>
      <w:r w:rsidRPr="00CC1511">
        <w:t xml:space="preserve">may </w:t>
      </w:r>
      <w:r w:rsidR="00E97A5F">
        <w:t xml:space="preserve">provide </w:t>
      </w:r>
      <w:r w:rsidRPr="00CC1511">
        <w:t xml:space="preserve">a </w:t>
      </w:r>
      <w:r w:rsidR="00A30BAD">
        <w:t>genetic environment</w:t>
      </w:r>
      <w:r w:rsidR="00E97A5F">
        <w:t xml:space="preserve"> for</w:t>
      </w:r>
      <w:r w:rsidRPr="00CC1511">
        <w:t xml:space="preserve"> </w:t>
      </w:r>
      <w:r w:rsidR="00F76993">
        <w:t xml:space="preserve">bevacizumab-driven </w:t>
      </w:r>
      <w:r w:rsidRPr="00CC1511">
        <w:t xml:space="preserve">cellular </w:t>
      </w:r>
      <w:r w:rsidR="00F76993">
        <w:t>adaptation</w:t>
      </w:r>
      <w:r w:rsidRPr="00CC1511">
        <w:t>.</w:t>
      </w:r>
      <w:r w:rsidR="003B7E7C">
        <w:t xml:space="preserve">  </w:t>
      </w:r>
      <w:r w:rsidR="003B7E7C" w:rsidRPr="003B7E7C">
        <w:rPr>
          <w:highlight w:val="yellow"/>
        </w:rPr>
        <w:t>Roshan, maybe providing example</w:t>
      </w:r>
      <w:r w:rsidR="003B7E7C">
        <w:rPr>
          <w:highlight w:val="yellow"/>
        </w:rPr>
        <w:t>s</w:t>
      </w:r>
      <w:r w:rsidR="003B7E7C" w:rsidRPr="003B7E7C">
        <w:rPr>
          <w:highlight w:val="yellow"/>
        </w:rPr>
        <w:t xml:space="preserve"> here of genes regulating angiogenesis that are upregulated in the poor-responder tumors and are found in the gene set of Downregulated Under KRAS Pathway Activation” would be helpful to a reviewer/reader</w:t>
      </w:r>
      <w:r w:rsidR="003B7E7C">
        <w:t>?</w:t>
      </w:r>
    </w:p>
    <w:p w14:paraId="6B3B1268" w14:textId="2BE2898D"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fldChar w:fldCharType="begin"/>
      </w:r>
      <w:r w:rsidR="009E26D5">
        <w:instrText xml:space="preserve"> ADDIN ZOTERO_ITEM CSL_CITATION {"citationID":"3xybabax","properties":{"formattedCitation":"\\super 31\\nosupersub{}","plainCitation":"31","noteIndex":0},"citationItems":[{"id":"WhwtAojC/zhhiGIb3","uris":["http://zotero.org/users/8255195/items/L3A2RLKA"],"itemData":{"id":109,"type":"webpage","title":"angiogenesis Gene Ontology Term (GO:0001525)","URL":"http://www.informatics.jax.org/vocab/gene_ontology/GO:0001525","accessed":{"date-parts":[["2021",9,23]]}}}],"schema":"https://github.com/citation-style-language/schema/raw/master/csl-citation.json"} </w:instrText>
      </w:r>
      <w:r>
        <w:fldChar w:fldCharType="separate"/>
      </w:r>
      <w:r w:rsidR="009E26D5" w:rsidRPr="009E26D5">
        <w:rPr>
          <w:vertAlign w:val="superscript"/>
        </w:rPr>
        <w:t>31</w:t>
      </w:r>
      <w:r>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w:t>
      </w:r>
      <w:r w:rsidR="00F66ED1">
        <w:t>such as</w:t>
      </w:r>
      <w:r w:rsidR="00E7221D">
        <w:t xml:space="preserve"> </w:t>
      </w:r>
      <w:r w:rsidR="00E7221D" w:rsidRPr="00E7221D">
        <w:rPr>
          <w:i/>
        </w:rPr>
        <w:t>RAMP3</w:t>
      </w:r>
      <w:r w:rsidR="00507B54">
        <w:t xml:space="preserve"> </w:t>
      </w:r>
      <w:r w:rsidR="002E1414">
        <w:t xml:space="preserve">and </w:t>
      </w:r>
      <w:r w:rsidR="003D2B04" w:rsidRPr="0081207E">
        <w:rPr>
          <w:i/>
        </w:rPr>
        <w:t>CHRNA7</w:t>
      </w:r>
      <w:r w:rsidR="00E7221D">
        <w:t xml:space="preserve"> </w:t>
      </w:r>
      <w:r w:rsidR="001F2E7D">
        <w:t xml:space="preserve">are </w:t>
      </w:r>
      <w:r w:rsidR="00E7221D">
        <w:t>transcriptionally regulated by EGR1</w:t>
      </w:r>
      <w:r w:rsidR="00F66ED1">
        <w:fldChar w:fldCharType="begin"/>
      </w:r>
      <w:r w:rsidR="009E26D5">
        <w:instrText xml:space="preserve"> ADDIN ZOTERO_ITEM CSL_CITATION {"citationID":"0uUbU7Zb","properties":{"formattedCitation":"\\super 22,23,32\\nosupersub{}","plainCitation":"22,23,32","noteIndex":0},"citationItems":[{"id":1184,"uris":["http://zotero.org/users/8255195/items/5SQ64XT2"],"itemData":{"id":1184,"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82,"uris":["http://zotero.org/users/8255195/items/N4RSG3P5"],"itemData":{"id":1182,"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WhwtAojC/f6QC556Q","uris":["http://zotero.org/users/8255195/items/5V3UINR5"],"itemData":{"id":"n9veeDpP/8mDDxFQM","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F66ED1">
        <w:fldChar w:fldCharType="separate"/>
      </w:r>
      <w:r w:rsidR="009E26D5" w:rsidRPr="009E26D5">
        <w:rPr>
          <w:vertAlign w:val="superscript"/>
        </w:rPr>
        <w:t>22,23,32</w:t>
      </w:r>
      <w:r w:rsidR="00F66ED1">
        <w:fldChar w:fldCharType="end"/>
      </w:r>
      <w:r w:rsidR="00E7221D">
        <w:t xml:space="preserve">. Furthermore, </w:t>
      </w:r>
      <w:r w:rsidR="002E1414">
        <w:t xml:space="preserve">we also showed </w:t>
      </w:r>
      <w:r w:rsidR="00E7221D" w:rsidRPr="00E7221D">
        <w:rPr>
          <w:i/>
        </w:rPr>
        <w:t>EGR1</w:t>
      </w:r>
      <w:r w:rsidR="00E7221D">
        <w:t xml:space="preserve"> </w:t>
      </w:r>
      <w:r w:rsidR="002E1414">
        <w:t xml:space="preserve">to be </w:t>
      </w:r>
      <w:r w:rsidR="00507B54">
        <w:t xml:space="preserve">differentially expressed </w:t>
      </w:r>
      <w:r w:rsidR="00E7221D">
        <w:t>in the tumors of the poor-responders to bevacizumab.</w:t>
      </w:r>
      <w:r w:rsidR="00D569A7">
        <w:t xml:space="preserve"> In the subsequent studies, we have focused on </w:t>
      </w:r>
      <w:r w:rsidR="0021562D" w:rsidRPr="00082654">
        <w:rPr>
          <w:i/>
        </w:rPr>
        <w:t>EGR1</w:t>
      </w:r>
      <w:r w:rsidR="0021562D">
        <w:t xml:space="preserve"> and </w:t>
      </w:r>
      <w:r w:rsidR="002E1414">
        <w:t xml:space="preserve">the aforementioned two </w:t>
      </w:r>
      <w:r w:rsidR="0021562D">
        <w:t xml:space="preserve">genes in the angiogenesis set reported </w:t>
      </w:r>
      <w:r w:rsidR="00BE632D">
        <w:t xml:space="preserve">or inferred </w:t>
      </w:r>
      <w:r w:rsidR="0021562D">
        <w:t xml:space="preserve">to be regulated by </w:t>
      </w:r>
      <w:r w:rsidR="0021562D" w:rsidRPr="00A50208">
        <w:rPr>
          <w:i/>
        </w:rPr>
        <w:t>EGR1</w:t>
      </w:r>
      <w:r w:rsidR="00BE632D">
        <w:rPr>
          <w:i/>
        </w:rPr>
        <w:t xml:space="preserve"> -</w:t>
      </w:r>
      <w:r w:rsidR="0021562D">
        <w:t xml:space="preserve"> </w:t>
      </w:r>
      <w:r w:rsidR="0021562D" w:rsidRPr="0021562D">
        <w:rPr>
          <w:i/>
        </w:rPr>
        <w:t>CHRNA7</w:t>
      </w:r>
      <w:r w:rsidR="0021562D">
        <w:t xml:space="preserve"> and </w:t>
      </w:r>
      <w:r w:rsidR="0021562D" w:rsidRPr="0021562D">
        <w:rPr>
          <w:i/>
        </w:rPr>
        <w:t>RAMP3</w:t>
      </w:r>
      <w:r w:rsidR="00D569A7">
        <w:t xml:space="preserve">. </w:t>
      </w:r>
    </w:p>
    <w:p w14:paraId="1DF3D025" w14:textId="0E69571B" w:rsidR="00082654" w:rsidRPr="002E1414" w:rsidRDefault="00082654" w:rsidP="002E1414">
      <w:pPr>
        <w:pStyle w:val="Heading2"/>
        <w:rPr>
          <w:i w:val="0"/>
        </w:rPr>
      </w:pPr>
      <w:r w:rsidRPr="00082654">
        <w:rPr>
          <w:i w:val="0"/>
          <w:highlight w:val="yellow"/>
        </w:rPr>
        <w:t>Roshan, are any of the genes differentially expressed in the poor-responder tumors from the Hallmark “Angiogenesis Gene Set” also found in the gene set called “Downregulated Under KRAS Pathway Activation”?</w:t>
      </w:r>
    </w:p>
    <w:p w14:paraId="1BECE1B8" w14:textId="72001119" w:rsidR="00B136F5" w:rsidRDefault="00B136F5" w:rsidP="00B136F5">
      <w:pPr>
        <w:pStyle w:val="Heading2"/>
      </w:pPr>
      <w:r w:rsidRPr="00B20918">
        <w:t>3.</w:t>
      </w:r>
      <w:r>
        <w:t>2</w:t>
      </w:r>
      <w:r w:rsidRPr="00B20918">
        <w:tab/>
      </w:r>
      <w:r w:rsidRPr="00B20918">
        <w:tab/>
      </w:r>
      <w:r>
        <w:t>EGR1 may drive poor response to bevacizumab in part through regulation of CHRNA7</w:t>
      </w:r>
      <w:r w:rsidR="0021562D">
        <w:t xml:space="preserve"> </w:t>
      </w:r>
      <w:r w:rsidR="0021562D" w:rsidRPr="008177F0">
        <w:t>and RAMP3</w:t>
      </w:r>
      <w:r w:rsidR="00A30BAD">
        <w:t>.</w:t>
      </w:r>
      <w:r>
        <w:t xml:space="preserve"> </w:t>
      </w:r>
    </w:p>
    <w:p w14:paraId="0C3F19AE" w14:textId="787FD979" w:rsidR="00B136F5" w:rsidRPr="0046527F" w:rsidRDefault="00B136F5" w:rsidP="00B136F5">
      <w:pPr>
        <w:pStyle w:val="BodyText"/>
        <w:ind w:left="1" w:hanging="1"/>
      </w:pPr>
      <w:r>
        <w:t>Previous studies have highlighted</w:t>
      </w:r>
      <w:r w:rsidR="00AA6202">
        <w:t xml:space="preserve"> </w:t>
      </w:r>
      <w:r w:rsidR="00AA6202" w:rsidRPr="002E1414">
        <w:rPr>
          <w:i/>
        </w:rPr>
        <w:t>RAMP3</w:t>
      </w:r>
      <w:r w:rsidR="00AA6202">
        <w:t xml:space="preserve">,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w:t>
      </w:r>
      <w:r w:rsidR="00190A6B">
        <w:lastRenderedPageBreak/>
        <w:t>cells</w:t>
      </w:r>
      <w:r w:rsidR="002E1414">
        <w:fldChar w:fldCharType="begin"/>
      </w:r>
      <w:r w:rsidR="009E26D5">
        <w:instrText xml:space="preserve"> ADDIN ZOTERO_ITEM CSL_CITATION {"citationID":"vlW6DrNh","properties":{"formattedCitation":"\\super 11,13,15,20,21,33\\nosupersub{}","plainCitation":"11,13,15,20,21,33","noteIndex":0},"citationItems":[{"id":"WhwtAojC/ulWrhDct","uris":["http://zotero.org/users/8255195/items/AI2W9JTL"],"itemData":{"id":"n9veeDpP/x1iGnIBf","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locator":"3"},{"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id":1180,"uris":["http://zotero.org/users/8255195/items/NF9GTZ5B"],"itemData":{"id":1180,"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locator":"1"},{"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96,"uris":["http://zotero.org/users/8255195/items/KAREPVP3"],"itemData":{"id":1196,"type":"article-journal","abstract":"Adrenomedullin, a recently identified potent vasodilator, is expressed widely and has been suggested to have functions ranging from reproduction to blood pressure regulation. To elucidate these functions and define more precisely sites of Adm expression, we replaced the coding region of the Adm gene in mice with a sequence encoding enhanced green fluorescent protein while leaving the Adm promoter intact. We find that Adm(-/-) embryos die at midgestation with extreme hydrops fetalis and cardiovascular abnormalities, including overdeveloped ventricular trabeculae and underdeveloped arterial walls. These data suggest that genetically determined absence of Adm may be one cause of nonimmune hydrops fetalis in humans.","container-title":"Proceedings of the National Academy of Sciences of the United States of America","DOI":"10.1073/pnas.98.2.615","ISSN":"0027-8424","issue":"2","journalAbbreviation":"Proc Natl Acad Sci U S A","language":"eng","note":"PMID: 11149956\nPMCID: PMC14636","page":"615-619","source":"PubMed","title":"Extreme hydrops fetalis and cardiovascular abnormalities in mice lacking a functional Adrenomedullin gene","volume":"98","author":[{"family":"Caron","given":"K. M."},{"family":"Smithies","given":"O."}],"issued":{"date-parts":[["2001",1,16]]}}}],"schema":"https://github.com/citation-style-language/schema/raw/master/csl-citation.json"} </w:instrText>
      </w:r>
      <w:r w:rsidR="002E1414">
        <w:fldChar w:fldCharType="separate"/>
      </w:r>
      <w:r w:rsidR="009E26D5" w:rsidRPr="009E26D5">
        <w:rPr>
          <w:vertAlign w:val="superscript"/>
        </w:rPr>
        <w:t>11,13,15,20,21,33</w:t>
      </w:r>
      <w:r w:rsidR="002E1414">
        <w:fldChar w:fldCharType="end"/>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w:t>
      </w:r>
      <w:r w:rsidR="00DD2ADE">
        <w:t xml:space="preserve"> </w:t>
      </w:r>
      <w:r w:rsidRPr="00DD2ADE">
        <w:rPr>
          <w:i/>
          <w:iCs/>
        </w:rPr>
        <w:t>AMOT</w:t>
      </w:r>
      <w:r>
        <w:rPr>
          <w:i/>
          <w:iCs/>
        </w:rPr>
        <w:fldChar w:fldCharType="begin"/>
      </w:r>
      <w:r w:rsidR="009E26D5">
        <w:rPr>
          <w:i/>
          <w:iCs/>
        </w:rPr>
        <w:instrText xml:space="preserve"> ADDIN ZOTERO_ITEM CSL_CITATION {"citationID":"NArorSRl","properties":{"formattedCitation":"\\super 34\\nosupersub{}","plainCitation":"34","noteIndex":0},"citationItems":[{"id":"WhwtAojC/PHY17naZ","uris":["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Pr>
          <w:i/>
          <w:iCs/>
        </w:rPr>
        <w:fldChar w:fldCharType="separate"/>
      </w:r>
      <w:r w:rsidR="009E26D5" w:rsidRPr="009E26D5">
        <w:rPr>
          <w:vertAlign w:val="superscript"/>
        </w:rPr>
        <w:t>34</w:t>
      </w:r>
      <w:r>
        <w:rPr>
          <w:i/>
          <w:iCs/>
        </w:rPr>
        <w:fldChar w:fldCharType="end"/>
      </w:r>
      <w:r>
        <w:t>,</w:t>
      </w:r>
      <w:r w:rsidR="00DD2ADE">
        <w:t xml:space="preserve"> </w:t>
      </w:r>
      <w:r>
        <w:rPr>
          <w:i/>
          <w:iCs/>
        </w:rPr>
        <w:t>RAMP3</w:t>
      </w:r>
      <w:r>
        <w:rPr>
          <w:i/>
          <w:iCs/>
        </w:rPr>
        <w:fldChar w:fldCharType="begin"/>
      </w:r>
      <w:r w:rsidR="009E26D5">
        <w:rPr>
          <w:i/>
          <w:iCs/>
        </w:rPr>
        <w:instrText xml:space="preserve"> ADDIN ZOTERO_ITEM CSL_CITATION {"citationID":"vJCK9zCt","properties":{"formattedCitation":"\\super 32\\nosupersub{}","plainCitation":"32","noteIndex":0},"citationItems":[{"id":"WhwtAojC/f6QC556Q","uris":["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Pr>
          <w:i/>
          <w:iCs/>
        </w:rPr>
        <w:fldChar w:fldCharType="separate"/>
      </w:r>
      <w:r w:rsidR="009E26D5" w:rsidRPr="009E26D5">
        <w:rPr>
          <w:vertAlign w:val="superscript"/>
        </w:rPr>
        <w:t>32</w:t>
      </w:r>
      <w:r>
        <w:rPr>
          <w:i/>
          <w:iCs/>
        </w:rPr>
        <w:fldChar w:fldCharType="end"/>
      </w:r>
      <w:r>
        <w:t xml:space="preserve">, </w:t>
      </w:r>
      <w:r w:rsidR="00591895">
        <w:t>and</w:t>
      </w:r>
      <w:r w:rsidR="00DD2ADE">
        <w:t xml:space="preserve"> </w:t>
      </w:r>
      <w:r>
        <w:rPr>
          <w:i/>
          <w:iCs/>
        </w:rPr>
        <w:t>ACVRL1</w:t>
      </w:r>
      <w:r>
        <w:rPr>
          <w:i/>
          <w:iCs/>
        </w:rPr>
        <w:fldChar w:fldCharType="begin"/>
      </w:r>
      <w:r w:rsidR="009E26D5">
        <w:rPr>
          <w:i/>
          <w:iCs/>
        </w:rPr>
        <w:instrText xml:space="preserve"> ADDIN ZOTERO_ITEM CSL_CITATION {"citationID":"7RngSIaz","properties":{"formattedCitation":"\\super 35\\nosupersub{}","plainCitation":"35","noteIndex":0},"citationItems":[{"id":"WhwtAojC/cBIMZ5ol","uris":["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Pr>
          <w:i/>
          <w:iCs/>
        </w:rPr>
        <w:fldChar w:fldCharType="separate"/>
      </w:r>
      <w:r w:rsidR="009E26D5" w:rsidRPr="009E26D5">
        <w:rPr>
          <w:vertAlign w:val="superscript"/>
        </w:rPr>
        <w:t>35</w:t>
      </w:r>
      <w:r>
        <w:rPr>
          <w:i/>
          <w:iCs/>
        </w:rPr>
        <w:fldChar w:fldCharType="end"/>
      </w:r>
      <w:r>
        <w:t xml:space="preserve">. </w:t>
      </w:r>
      <w:r w:rsidR="00AA6202">
        <w:t xml:space="preserve"> </w:t>
      </w:r>
      <w:r w:rsidR="0035193F">
        <w:t>D</w:t>
      </w:r>
      <w:r>
        <w:t xml:space="preserve">ifferences in </w:t>
      </w:r>
      <w:r w:rsidR="0035193F">
        <w:t xml:space="preserve">the protein </w:t>
      </w:r>
      <w:r>
        <w:t xml:space="preserve">expression of </w:t>
      </w:r>
      <w:r w:rsidR="008177F0" w:rsidRPr="008177F0">
        <w:t>α7-nAChR</w:t>
      </w:r>
      <w:r w:rsidR="00BB15EC">
        <w:rPr>
          <w:i/>
          <w:iCs/>
        </w:rPr>
        <w:t>,</w:t>
      </w:r>
      <w:r>
        <w:rPr>
          <w:i/>
          <w:iCs/>
        </w:rPr>
        <w:t xml:space="preserve"> </w:t>
      </w:r>
      <w:r w:rsidRPr="008177F0">
        <w:t>EGR1</w:t>
      </w:r>
      <w:r w:rsidR="00BB15EC">
        <w:t xml:space="preserve"> and </w:t>
      </w:r>
      <w:r w:rsidR="00BB15EC" w:rsidRPr="008177F0">
        <w:rPr>
          <w:iCs/>
        </w:rPr>
        <w:t>RAMP3</w:t>
      </w:r>
      <w:r w:rsidR="00BB15EC">
        <w:t xml:space="preserve"> w</w:t>
      </w:r>
      <w:r>
        <w:t xml:space="preserve">ere </w:t>
      </w:r>
      <w:r w:rsidR="00F14ED2">
        <w:t>quantitated</w:t>
      </w:r>
      <w:r>
        <w:t xml:space="preserve"> through 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8177F0">
        <w:t>α7-nAChR</w:t>
      </w:r>
      <w:r w:rsidR="00F14ED2">
        <w:t xml:space="preserve"> </w:t>
      </w:r>
      <w:r>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tumors that were good-responder</w:t>
      </w:r>
      <w:r w:rsidR="00BE632D">
        <w:t>s</w:t>
      </w:r>
      <w:r>
        <w:t>, respectively</w:t>
      </w:r>
      <w:r w:rsidR="00082654">
        <w:t xml:space="preserve"> (Figure 2A and 2B)</w:t>
      </w:r>
      <w:r w:rsidR="0064483C">
        <w:t xml:space="preserve">. Multiplex staining showed </w:t>
      </w:r>
      <w:r w:rsidR="0064483C" w:rsidRPr="0064483C">
        <w:rPr>
          <w:highlight w:val="yellow"/>
        </w:rPr>
        <w:t>?expression of EGR1 and α7-nAChR in the same tumor cells?,</w:t>
      </w:r>
      <w:r w:rsidR="0064483C">
        <w:t xml:space="preserve"> consistent with </w:t>
      </w:r>
      <w:r w:rsidR="009D7E8F">
        <w:t xml:space="preserve">potential </w:t>
      </w:r>
      <w:r w:rsidR="0064483C">
        <w:t>EGR1 transcriptional regulation of α7-nAChR</w:t>
      </w:r>
      <w:r>
        <w:t xml:space="preserve">. </w:t>
      </w:r>
      <w:r w:rsidR="00F14ED2">
        <w:t xml:space="preserve"> RAMP3 protein</w:t>
      </w:r>
      <w:r>
        <w:t xml:space="preserve"> showed a similar </w:t>
      </w:r>
      <w:r w:rsidR="0021562D" w:rsidRPr="0021562D">
        <w:rPr>
          <w:highlight w:val="yellow"/>
        </w:rPr>
        <w:t>__________</w:t>
      </w:r>
      <w:r>
        <w:t xml:space="preserve"> by a factor of z (Figure 2C)</w:t>
      </w:r>
      <w:r w:rsidR="009D7E8F">
        <w:t>. M</w:t>
      </w:r>
      <w:r w:rsidR="0064483C">
        <w:t xml:space="preserve">ultiplex staining demonstrated </w:t>
      </w:r>
      <w:r w:rsidR="0064483C" w:rsidRPr="0064483C">
        <w:rPr>
          <w:highlight w:val="yellow"/>
        </w:rPr>
        <w:t>?expression of EGR1 and RAMP3 in the same tumor cells?,</w:t>
      </w:r>
      <w:r w:rsidR="0064483C">
        <w:t xml:space="preserve"> </w:t>
      </w:r>
      <w:r w:rsidR="009D7E8F">
        <w:t xml:space="preserve">also </w:t>
      </w:r>
      <w:r w:rsidR="0064483C">
        <w:t xml:space="preserve">consistent with </w:t>
      </w:r>
      <w:r w:rsidR="00082654">
        <w:t xml:space="preserve">the </w:t>
      </w:r>
      <w:r w:rsidR="009D7E8F">
        <w:t>potential</w:t>
      </w:r>
      <w:r w:rsidR="0064483C">
        <w:t xml:space="preserve"> regulation of RAMP3</w:t>
      </w:r>
      <w:r w:rsidR="00082654">
        <w:t xml:space="preserve"> by EGR1</w:t>
      </w:r>
      <w:r w:rsidR="00BE632D">
        <w:t>, based on the paper by Lachmann et al (2010) inferring transcriptional regulation of target genes using CHiP-X analysis</w:t>
      </w:r>
      <w:r>
        <w:t xml:space="preserve">. </w:t>
      </w:r>
      <w:r w:rsidR="00082654">
        <w:t xml:space="preserve"> </w:t>
      </w:r>
      <w:r>
        <w:t>These data pa</w:t>
      </w:r>
      <w:r w:rsidR="00BB15EC">
        <w:t xml:space="preserve">rallel the RNA-sequencing </w:t>
      </w:r>
      <w:r>
        <w:t xml:space="preserve">results </w:t>
      </w:r>
      <w:r w:rsidR="00F14ED2">
        <w:t xml:space="preserve">that </w:t>
      </w:r>
      <w:r>
        <w:t>show</w:t>
      </w:r>
      <w:r w:rsidR="00F14ED2">
        <w:t>ed</w:t>
      </w:r>
      <w:r>
        <w:t xml:space="preserve"> </w:t>
      </w:r>
      <w:r w:rsidR="00BB15EC">
        <w:t xml:space="preserve">a </w:t>
      </w:r>
      <w:r>
        <w:t xml:space="preserve">22-fold upregulation of </w:t>
      </w:r>
      <w:r>
        <w:rPr>
          <w:i/>
          <w:iCs/>
        </w:rPr>
        <w:t>CHRNA7</w:t>
      </w:r>
      <w:r>
        <w:t xml:space="preserve">, </w:t>
      </w:r>
      <w:r w:rsidR="00BB15EC">
        <w:t xml:space="preserve">a </w:t>
      </w:r>
      <w:r>
        <w:t xml:space="preserve">13-fold upregulation of </w:t>
      </w:r>
      <w:r>
        <w:rPr>
          <w:i/>
          <w:iCs/>
        </w:rPr>
        <w:t>EGR1</w:t>
      </w:r>
      <w:r>
        <w:t>, and</w:t>
      </w:r>
      <w:r w:rsidR="00BB15EC">
        <w:t xml:space="preserve"> a</w:t>
      </w:r>
      <w:r w:rsidR="00DD2ADE">
        <w:t>n</w:t>
      </w:r>
      <w:r>
        <w:t xml:space="preserve"> </w:t>
      </w:r>
      <w:r w:rsidR="00BE632D">
        <w:t>85</w:t>
      </w:r>
      <w:r>
        <w:t xml:space="preserve">-fold upregulation of </w:t>
      </w:r>
      <w:r w:rsidR="00EE1A6D">
        <w:rPr>
          <w:i/>
          <w:iCs/>
        </w:rPr>
        <w:t>RAMP3</w:t>
      </w:r>
      <w:r w:rsidR="00BB15EC">
        <w:t xml:space="preserve"> in </w:t>
      </w:r>
      <w:r w:rsidR="00F14ED2">
        <w:t xml:space="preserve">tumors that were </w:t>
      </w:r>
      <w:r w:rsidR="00BB15EC">
        <w:t>poor-</w:t>
      </w:r>
      <w:r w:rsidR="001D40AC">
        <w:t xml:space="preserve">responders to </w:t>
      </w:r>
      <w:r>
        <w:t xml:space="preserve">bevacizumab </w:t>
      </w:r>
      <w:r w:rsidR="001D40AC">
        <w:t xml:space="preserve">therapy </w:t>
      </w:r>
      <w:r w:rsidR="00EE1A6D">
        <w:t>as compared to</w:t>
      </w:r>
      <w:r>
        <w:t xml:space="preserve"> good</w:t>
      </w:r>
      <w:r w:rsidR="00BB15EC">
        <w:t>-</w:t>
      </w:r>
      <w:r>
        <w:t>responders.</w:t>
      </w:r>
      <w:r w:rsidR="0035193F">
        <w:t xml:space="preserve"> The</w:t>
      </w:r>
      <w:r w:rsidR="009D7E8F">
        <w:t xml:space="preserve"> above</w:t>
      </w:r>
      <w:r w:rsidR="0035193F">
        <w:t xml:space="preserve"> protein studies validate the </w:t>
      </w:r>
      <w:r w:rsidR="009D7E8F">
        <w:t xml:space="preserve">upregulated mRNA expression </w:t>
      </w:r>
      <w:r w:rsidR="00082654">
        <w:t xml:space="preserve">found </w:t>
      </w:r>
      <w:r w:rsidR="0035193F">
        <w:t>for</w:t>
      </w:r>
      <w:r w:rsidR="009D7E8F">
        <w:t xml:space="preserve"> </w:t>
      </w:r>
      <w:r w:rsidR="009D7E8F" w:rsidRPr="009D7E8F">
        <w:rPr>
          <w:i/>
        </w:rPr>
        <w:t>CHRNA7</w:t>
      </w:r>
      <w:r w:rsidR="009D7E8F">
        <w:t xml:space="preserve">, </w:t>
      </w:r>
      <w:r w:rsidR="009D7E8F" w:rsidRPr="009D7E8F">
        <w:rPr>
          <w:i/>
        </w:rPr>
        <w:t>RAMP3</w:t>
      </w:r>
      <w:r w:rsidR="009D7E8F">
        <w:t xml:space="preserve"> and </w:t>
      </w:r>
      <w:r w:rsidR="009D7E8F" w:rsidRPr="009D7E8F">
        <w:rPr>
          <w:i/>
        </w:rPr>
        <w:t>EGR1</w:t>
      </w:r>
      <w:r w:rsidR="009D7E8F">
        <w:t xml:space="preserve"> in the tumors that were </w:t>
      </w:r>
      <w:r w:rsidR="008177F0">
        <w:t>poor responders</w:t>
      </w:r>
      <w:r w:rsidR="009D7E8F">
        <w:t xml:space="preserve"> to bevacizumab.</w:t>
      </w:r>
      <w:r w:rsidR="0035193F">
        <w:t xml:space="preserve"> </w:t>
      </w:r>
    </w:p>
    <w:p w14:paraId="6BC8E5CD" w14:textId="5C1F63C3" w:rsidR="00B136F5" w:rsidRDefault="00B136F5" w:rsidP="00B136F5">
      <w:pPr>
        <w:pStyle w:val="Heading2"/>
      </w:pPr>
      <w:r w:rsidRPr="00B20918">
        <w:t>3.</w:t>
      </w:r>
      <w:r>
        <w:t>3</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t xml:space="preserve">. </w:t>
      </w:r>
    </w:p>
    <w:p w14:paraId="5E6534A9" w14:textId="650EC06A" w:rsidR="0019416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fldChar w:fldCharType="begin"/>
      </w:r>
      <w:r w:rsidR="009E26D5">
        <w:instrText xml:space="preserve"> ADDIN ZOTERO_ITEM CSL_CITATION {"citationID":"xQLVZboS","properties":{"formattedCitation":"\\super 36\\nosupersub{}","plainCitation":"36","noteIndex":0},"citationItems":[{"id":"WhwtAojC/jQKyf10C","uris":["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fldChar w:fldCharType="separate"/>
      </w:r>
      <w:r w:rsidR="009E26D5" w:rsidRPr="009E26D5">
        <w:rPr>
          <w:vertAlign w:val="superscript"/>
        </w:rPr>
        <w:t>36</w:t>
      </w:r>
      <w:r>
        <w:fldChar w:fldCharType="end"/>
      </w:r>
      <w:r>
        <w:rPr>
          <w:vertAlign w:val="superscript"/>
        </w:rPr>
        <w:t>,</w:t>
      </w:r>
      <w:r>
        <w:fldChar w:fldCharType="begin"/>
      </w:r>
      <w:r w:rsidR="009E26D5">
        <w:instrText xml:space="preserve"> ADDIN ZOTERO_ITEM CSL_CITATION {"citationID":"ibKPYI6G","properties":{"formattedCitation":"\\super 37\\nosupersub{}","plainCitation":"37","noteIndex":0},"citationItems":[{"id":"WhwtAojC/K6tFdQAF","uris":["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fldChar w:fldCharType="separate"/>
      </w:r>
      <w:r w:rsidR="009E26D5" w:rsidRPr="009E26D5">
        <w:rPr>
          <w:vertAlign w:val="superscript"/>
        </w:rPr>
        <w:t>37</w:t>
      </w:r>
      <w:r>
        <w:fldChar w:fldCharType="end"/>
      </w:r>
      <w:r>
        <w:rPr>
          <w:vertAlign w:val="superscript"/>
        </w:rPr>
        <w:t>,</w:t>
      </w:r>
      <w:r>
        <w:fldChar w:fldCharType="begin"/>
      </w:r>
      <w:r w:rsidR="009E26D5">
        <w:instrText xml:space="preserve"> ADDIN ZOTERO_ITEM CSL_CITATION {"citationID":"uOrzcHii","properties":{"formattedCitation":"\\super 38\\nosupersub{}","plainCitation":"38","noteIndex":0},"citationItems":[{"id":"WhwtAojC/iW8yy9KJ","uris":["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fldChar w:fldCharType="separate"/>
      </w:r>
      <w:r w:rsidR="009E26D5" w:rsidRPr="009E26D5">
        <w:rPr>
          <w:vertAlign w:val="superscript"/>
        </w:rPr>
        <w:t>38</w:t>
      </w:r>
      <w:r>
        <w:fldChar w:fldCharType="end"/>
      </w:r>
      <w:r>
        <w:t xml:space="preserve">. </w:t>
      </w:r>
      <w:r w:rsidR="00BB15EC">
        <w:t>GBM p</w:t>
      </w:r>
      <w:r>
        <w:t xml:space="preserve">atients 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 xml:space="preserve">the </w:t>
      </w:r>
      <w:r w:rsidR="00BB15EC">
        <w:lastRenderedPageBreak/>
        <w:t>median overall-</w:t>
      </w:r>
      <w:r>
        <w:t xml:space="preserve">survival </w:t>
      </w:r>
      <w:r w:rsidR="00BB15EC">
        <w:t>time was</w:t>
      </w:r>
      <w:r>
        <w:t xml:space="preserve"> </w:t>
      </w:r>
      <w:r w:rsidR="00EE1A6D">
        <w:t xml:space="preserve">approximately </w:t>
      </w:r>
      <w:r>
        <w:t>4 months (Figure 3).</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median overall</w:t>
      </w:r>
      <w:r w:rsidR="0021562D">
        <w:t>-</w:t>
      </w:r>
      <w:r w:rsidR="00EE1A6D">
        <w:t xml:space="preserve">survival </w:t>
      </w:r>
      <w:r w:rsidR="00BB15EC">
        <w:t>time was</w:t>
      </w:r>
      <w:r w:rsidR="0021562D">
        <w:t xml:space="preserve"> 5-6</w:t>
      </w:r>
      <w:r w:rsidR="00EE1A6D">
        <w:t xml:space="preserve"> months (Figure 4)</w:t>
      </w:r>
      <w:r w:rsidR="00BB15EC">
        <w:t xml:space="preserve">. </w:t>
      </w:r>
      <w:r w:rsidR="006C2BF4">
        <w:t xml:space="preserve">However, </w:t>
      </w:r>
      <w:r w:rsidR="0021562D">
        <w:t xml:space="preserve">GBM patients with </w:t>
      </w:r>
      <w:r w:rsidR="006C2BF4">
        <w:t xml:space="preserve">altered </w:t>
      </w:r>
      <w:r w:rsidR="0021562D" w:rsidRPr="009D7E8F">
        <w:rPr>
          <w:i/>
        </w:rPr>
        <w:t>RAMP3</w:t>
      </w:r>
      <w:r w:rsidR="0021562D">
        <w:t xml:space="preserve"> </w:t>
      </w:r>
      <w:r w:rsidR="00BB15EC">
        <w:t>mRNA in their tumor</w:t>
      </w:r>
      <w:r w:rsidR="009D7E8F">
        <w:t>s</w:t>
      </w:r>
      <w:r w:rsidR="0021562D">
        <w:t xml:space="preserve"> </w:t>
      </w:r>
      <w:r w:rsidR="006C2BF4">
        <w:t xml:space="preserve">showed no change in survival </w:t>
      </w:r>
      <w:r w:rsidR="0021562D">
        <w:t>(Figure 5).</w:t>
      </w:r>
      <w:r w:rsidR="00EE1A6D">
        <w:t xml:space="preserve"> </w:t>
      </w:r>
    </w:p>
    <w:p w14:paraId="5F872FD1" w14:textId="263A231B" w:rsidR="00AE4E24" w:rsidRPr="00BD3769" w:rsidRDefault="00AE4E24" w:rsidP="00AE4E2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35769771" w14:textId="77777777" w:rsidR="00B136F5" w:rsidRDefault="00B136F5" w:rsidP="00B136F5"/>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lastRenderedPageBreak/>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78063B8B" w:rsidR="00512393" w:rsidRPr="00336327" w:rsidRDefault="00E90311" w:rsidP="00E90311">
      <w:pPr>
        <w:pStyle w:val="Caption"/>
        <w:jc w:val="both"/>
        <w:rPr>
          <w:b w:val="0"/>
          <w:bCs w:val="0"/>
        </w:rPr>
      </w:pPr>
      <w:r w:rsidRPr="00EB18A2">
        <w:rPr>
          <w:bCs w:val="0"/>
        </w:rPr>
        <w:t xml:space="preserve">Figure </w:t>
      </w:r>
      <w:r w:rsidRPr="00EB18A2">
        <w:rPr>
          <w:bCs w:val="0"/>
        </w:rPr>
        <w:fldChar w:fldCharType="begin"/>
      </w:r>
      <w:r w:rsidRPr="00EB18A2">
        <w:rPr>
          <w:bCs w:val="0"/>
        </w:rPr>
        <w:instrText xml:space="preserve"> SEQ Figure \* ARABIC </w:instrText>
      </w:r>
      <w:r w:rsidRPr="00EB18A2">
        <w:rPr>
          <w:bCs w:val="0"/>
        </w:rPr>
        <w:fldChar w:fldCharType="separate"/>
      </w:r>
      <w:r w:rsidR="00FF6199" w:rsidRPr="00EB18A2">
        <w:rPr>
          <w:bCs w:val="0"/>
          <w:noProof/>
        </w:rPr>
        <w:t>1</w:t>
      </w:r>
      <w:r w:rsidRPr="00EB18A2">
        <w:rPr>
          <w:bCs w:val="0"/>
        </w:rPr>
        <w:fldChar w:fldCharType="end"/>
      </w:r>
      <w:r w:rsidR="00EB18A2">
        <w:rPr>
          <w:b w:val="0"/>
          <w:bCs w:val="0"/>
        </w:rPr>
        <w:t xml:space="preserve">. </w:t>
      </w:r>
      <w:r w:rsidRPr="00336327">
        <w:rPr>
          <w:b w:val="0"/>
          <w:bCs w:val="0"/>
        </w:rPr>
        <w:t xml:space="preserve"> </w:t>
      </w:r>
      <w:r w:rsidR="00EB18A2" w:rsidRPr="00BE632D">
        <w:rPr>
          <w:bCs w:val="0"/>
        </w:rPr>
        <w:t>Differential gene expression in GBM PDX-tumors that were poor-responders to bevacizumab</w:t>
      </w:r>
      <w:r w:rsidR="00EB18A2">
        <w:rPr>
          <w:b w:val="0"/>
          <w:bCs w:val="0"/>
        </w:rPr>
        <w:t xml:space="preserve">. </w:t>
      </w:r>
      <w:r w:rsidRPr="00336327">
        <w:rPr>
          <w:b w:val="0"/>
          <w:bCs w:val="0"/>
        </w:rPr>
        <w:t xml:space="preserve">Across all plots, points in orange are enriched in </w:t>
      </w:r>
      <w:r w:rsidR="00C35C31">
        <w:rPr>
          <w:b w:val="0"/>
          <w:bCs w:val="0"/>
        </w:rPr>
        <w:t>tumors that were poor-</w:t>
      </w:r>
      <w:r w:rsidRPr="00336327">
        <w:rPr>
          <w:b w:val="0"/>
          <w:bCs w:val="0"/>
        </w:rPr>
        <w:t>responders to bevacizumab therapy</w:t>
      </w:r>
      <w:r w:rsidR="00C35C31">
        <w:rPr>
          <w:b w:val="0"/>
          <w:bCs w:val="0"/>
        </w:rPr>
        <w:t>,</w:t>
      </w:r>
      <w:r w:rsidRPr="00336327">
        <w:rPr>
          <w:b w:val="0"/>
          <w:bCs w:val="0"/>
        </w:rPr>
        <w:t xml:space="preserve"> while points in blue are enriched in </w:t>
      </w:r>
      <w:r w:rsidR="00C35C31">
        <w:rPr>
          <w:b w:val="0"/>
          <w:bCs w:val="0"/>
        </w:rPr>
        <w:t>tumors that were good-</w:t>
      </w:r>
      <w:r w:rsidRPr="00336327">
        <w:rPr>
          <w:b w:val="0"/>
          <w:bCs w:val="0"/>
        </w:rPr>
        <w:t>responders</w:t>
      </w:r>
      <w:r w:rsidR="00C35C31">
        <w:rPr>
          <w:b w:val="0"/>
          <w:bCs w:val="0"/>
        </w:rPr>
        <w:t xml:space="preserve"> to bevacizumab therapy</w:t>
      </w:r>
      <w:r w:rsidRPr="00336327">
        <w:rPr>
          <w:b w:val="0"/>
          <w:bCs w:val="0"/>
        </w:rPr>
        <w:t xml:space="preserve">. A. Volcano plot of differential gene expression. </w:t>
      </w:r>
      <w:r w:rsidR="0020608F" w:rsidRPr="00336327">
        <w:rPr>
          <w:b w:val="0"/>
          <w:bCs w:val="0"/>
        </w:rPr>
        <w:t>Log 2</w:t>
      </w:r>
      <w:r w:rsidR="00C35C31">
        <w:rPr>
          <w:b w:val="0"/>
          <w:bCs w:val="0"/>
        </w:rPr>
        <w:t>-</w:t>
      </w:r>
      <w:r w:rsidR="0020608F" w:rsidRPr="00336327">
        <w:rPr>
          <w:b w:val="0"/>
          <w:bCs w:val="0"/>
        </w:rPr>
        <w:t xml:space="preserve">fold change is plotted against negative log-scaled significance. </w:t>
      </w:r>
      <w:r w:rsidRPr="00336327">
        <w:rPr>
          <w:b w:val="0"/>
          <w:bCs w:val="0"/>
        </w:rPr>
        <w:t>Labeled points indicate the top 20 differentially expressed genes</w:t>
      </w:r>
      <w:r w:rsidR="00870929">
        <w:rPr>
          <w:b w:val="0"/>
          <w:bCs w:val="0"/>
        </w:rPr>
        <w:t xml:space="preserve">. </w:t>
      </w:r>
      <w:r w:rsidRPr="00336327">
        <w:rPr>
          <w:b w:val="0"/>
          <w:bCs w:val="0"/>
        </w:rPr>
        <w:t>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w:t>
      </w:r>
      <w:r w:rsidR="004F3691">
        <w:rPr>
          <w:b w:val="0"/>
          <w:bCs w:val="0"/>
        </w:rPr>
        <w:t xml:space="preserve">genes regulating </w:t>
      </w:r>
      <w:r w:rsidR="00336327">
        <w:rPr>
          <w:b w:val="0"/>
          <w:bCs w:val="0"/>
        </w:rPr>
        <w:t>angiogen</w:t>
      </w:r>
      <w:r w:rsidR="004F3691">
        <w:rPr>
          <w:b w:val="0"/>
          <w:bCs w:val="0"/>
        </w:rPr>
        <w:t>esis</w:t>
      </w:r>
      <w:r w:rsidR="00336327">
        <w:rPr>
          <w:b w:val="0"/>
          <w:bCs w:val="0"/>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lastRenderedPageBreak/>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r>
              <w:rPr>
                <w:i/>
                <w:iCs/>
              </w:rPr>
              <w:t>Fold.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409505A"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FF6199" w:rsidRPr="00EB18A2">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41C63BA8" w14:textId="42642344" w:rsidR="009E5AB9" w:rsidRDefault="00CF7A3C" w:rsidP="009E5AB9">
      <w:pPr>
        <w:pStyle w:val="BodyText"/>
        <w:spacing w:line="240" w:lineRule="auto"/>
        <w:ind w:left="1" w:hanging="1"/>
      </w:pPr>
      <w:r w:rsidRPr="009E5AB9">
        <w:rPr>
          <w:b/>
        </w:rPr>
        <w:lastRenderedPageBreak/>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FF6199" w:rsidRPr="009E5AB9">
        <w:rPr>
          <w:b/>
          <w:noProof/>
        </w:rPr>
        <w:t>2</w:t>
      </w:r>
      <w:r w:rsidR="00426281" w:rsidRPr="009E5AB9">
        <w:rPr>
          <w:b/>
          <w:noProof/>
        </w:rPr>
        <w:fldChar w:fldCharType="end"/>
      </w:r>
      <w:r w:rsidR="009E5AB9">
        <w:t>.</w:t>
      </w:r>
      <w:r>
        <w:t xml:space="preserve"> </w:t>
      </w:r>
      <w:r w:rsidR="009E5AB9" w:rsidRPr="00BE632D">
        <w:rPr>
          <w:b/>
        </w:rPr>
        <w:t xml:space="preserve">Protein expression </w:t>
      </w:r>
      <w:r w:rsidR="00D95DAE">
        <w:rPr>
          <w:b/>
        </w:rPr>
        <w:t xml:space="preserve">and analysis </w:t>
      </w:r>
      <w:r w:rsidR="009E5AB9" w:rsidRPr="00BE632D">
        <w:rPr>
          <w:b/>
        </w:rPr>
        <w:t xml:space="preserve">of EGR1 and </w:t>
      </w:r>
      <w:r w:rsidR="00BE632D">
        <w:rPr>
          <w:b/>
        </w:rPr>
        <w:t>α7-nAChR</w:t>
      </w:r>
      <w:r w:rsidR="009E5AB9" w:rsidRPr="00BE632D">
        <w:rPr>
          <w:b/>
        </w:rPr>
        <w:t xml:space="preserve"> in the tumors that were poor-responders to bevacizumab</w:t>
      </w:r>
      <w:r w:rsidR="009E5AB9">
        <w:t>.</w:t>
      </w:r>
    </w:p>
    <w:p w14:paraId="683AF933" w14:textId="70795E3F" w:rsidR="00AE4E24" w:rsidRDefault="00302B8B" w:rsidP="006C5080">
      <w:pPr>
        <w:pStyle w:val="BodyText"/>
        <w:spacing w:line="240" w:lineRule="auto"/>
        <w:ind w:left="1" w:hanging="1"/>
      </w:pPr>
      <w:r>
        <w:t>A. violin plot CHRNA7 proteomic data B. violin plot EGR1 proteomic data C. violin plot ACVRL1 proteomic data D. Picture of actual slide for CHRNA7 E. Picture of actual slide for EGR1</w:t>
      </w:r>
      <w:r w:rsidR="00B64135">
        <w:t>.</w:t>
      </w:r>
    </w:p>
    <w:p w14:paraId="32BB5325" w14:textId="77777777" w:rsidR="00CF7A3C" w:rsidRDefault="00CF7A3C" w:rsidP="00CF7A3C">
      <w:pPr>
        <w:pStyle w:val="BodyText"/>
        <w:keepNext/>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93DB6E6" w14:textId="53F2BC4D" w:rsidR="00CF7A3C" w:rsidRDefault="00CF7A3C" w:rsidP="00CF7A3C">
      <w:pPr>
        <w:pStyle w:val="Caption"/>
        <w:rPr>
          <w:b w:val="0"/>
          <w:bCs w:val="0"/>
          <w:sz w:val="22"/>
          <w:szCs w:val="22"/>
        </w:rPr>
      </w:pPr>
      <w:r w:rsidRPr="009E5AB9">
        <w:rPr>
          <w:bCs w:val="0"/>
          <w:sz w:val="22"/>
          <w:szCs w:val="22"/>
        </w:rPr>
        <w:t xml:space="preserve">Figure </w:t>
      </w:r>
      <w:r w:rsidRPr="009E5AB9">
        <w:rPr>
          <w:bCs w:val="0"/>
          <w:sz w:val="22"/>
          <w:szCs w:val="22"/>
        </w:rPr>
        <w:fldChar w:fldCharType="begin"/>
      </w:r>
      <w:r w:rsidRPr="009E5AB9">
        <w:rPr>
          <w:bCs w:val="0"/>
          <w:sz w:val="22"/>
          <w:szCs w:val="22"/>
        </w:rPr>
        <w:instrText xml:space="preserve"> SEQ Figure \* ARABIC </w:instrText>
      </w:r>
      <w:r w:rsidRPr="009E5AB9">
        <w:rPr>
          <w:bCs w:val="0"/>
          <w:sz w:val="22"/>
          <w:szCs w:val="22"/>
        </w:rPr>
        <w:fldChar w:fldCharType="separate"/>
      </w:r>
      <w:r w:rsidR="00FF6199" w:rsidRPr="009E5AB9">
        <w:rPr>
          <w:bCs w:val="0"/>
          <w:noProof/>
          <w:sz w:val="22"/>
          <w:szCs w:val="22"/>
        </w:rPr>
        <w:t>3</w:t>
      </w:r>
      <w:r w:rsidRPr="009E5AB9">
        <w:rPr>
          <w:bCs w:val="0"/>
          <w:sz w:val="22"/>
          <w:szCs w:val="22"/>
        </w:rPr>
        <w:fldChar w:fldCharType="end"/>
      </w:r>
      <w:r w:rsidR="00F5537A">
        <w:rPr>
          <w:b w:val="0"/>
          <w:bCs w:val="0"/>
          <w:sz w:val="22"/>
          <w:szCs w:val="22"/>
        </w:rPr>
        <w:t>.</w:t>
      </w:r>
      <w:r w:rsidRPr="00B01D97">
        <w:rPr>
          <w:b w:val="0"/>
          <w:bCs w:val="0"/>
          <w:sz w:val="22"/>
          <w:szCs w:val="22"/>
        </w:rPr>
        <w:t xml:space="preserve"> </w:t>
      </w:r>
      <w:r w:rsidR="00B01D97" w:rsidRPr="00BE632D">
        <w:rPr>
          <w:bCs w:val="0"/>
          <w:sz w:val="22"/>
          <w:szCs w:val="22"/>
        </w:rPr>
        <w:t xml:space="preserve">Kaplan Meier </w:t>
      </w:r>
      <w:r w:rsidR="009E5AB9" w:rsidRPr="00BE632D">
        <w:rPr>
          <w:bCs w:val="0"/>
          <w:sz w:val="22"/>
          <w:szCs w:val="22"/>
        </w:rPr>
        <w:t xml:space="preserve">survival </w:t>
      </w:r>
      <w:r w:rsidR="00B01D97" w:rsidRPr="00BE632D">
        <w:rPr>
          <w:bCs w:val="0"/>
          <w:sz w:val="22"/>
          <w:szCs w:val="22"/>
        </w:rPr>
        <w:t xml:space="preserve">curve of </w:t>
      </w:r>
      <w:r w:rsidR="00F5537A" w:rsidRPr="00BE632D">
        <w:rPr>
          <w:bCs w:val="0"/>
          <w:sz w:val="22"/>
          <w:szCs w:val="22"/>
        </w:rPr>
        <w:t>GBM</w:t>
      </w:r>
      <w:r w:rsidR="00B01D97" w:rsidRPr="00BE632D">
        <w:rPr>
          <w:bCs w:val="0"/>
          <w:sz w:val="22"/>
          <w:szCs w:val="22"/>
        </w:rPr>
        <w:t xml:space="preserve"> patients with </w:t>
      </w:r>
      <w:r w:rsidR="00BA1DE0">
        <w:rPr>
          <w:bCs w:val="0"/>
          <w:sz w:val="22"/>
          <w:szCs w:val="22"/>
        </w:rPr>
        <w:t xml:space="preserve">altered </w:t>
      </w:r>
      <w:r w:rsidR="009E5AB9" w:rsidRPr="00BE632D">
        <w:rPr>
          <w:bCs w:val="0"/>
          <w:sz w:val="22"/>
          <w:szCs w:val="22"/>
        </w:rPr>
        <w:t xml:space="preserve">levels of </w:t>
      </w:r>
      <w:r w:rsidR="00B01D97" w:rsidRPr="00BE632D">
        <w:rPr>
          <w:bCs w:val="0"/>
          <w:i/>
          <w:iCs/>
          <w:sz w:val="22"/>
          <w:szCs w:val="22"/>
        </w:rPr>
        <w:t>CHRNA7</w:t>
      </w:r>
      <w:r w:rsidR="009E5AB9" w:rsidRPr="00BE632D">
        <w:rPr>
          <w:bCs w:val="0"/>
          <w:sz w:val="22"/>
          <w:szCs w:val="22"/>
        </w:rPr>
        <w:t xml:space="preserve"> mRNA</w:t>
      </w:r>
      <w:r w:rsidR="009E5AB9">
        <w:rPr>
          <w:b w:val="0"/>
          <w:bCs w:val="0"/>
          <w:sz w:val="22"/>
          <w:szCs w:val="22"/>
        </w:rPr>
        <w:t>.</w:t>
      </w:r>
      <w:r w:rsidR="00BA1DE0">
        <w:rPr>
          <w:b w:val="0"/>
          <w:bCs w:val="0"/>
          <w:sz w:val="22"/>
          <w:szCs w:val="22"/>
        </w:rPr>
        <w:t xml:space="preserve"> </w:t>
      </w:r>
      <w:r w:rsidR="00B01D97">
        <w:rPr>
          <w:b w:val="0"/>
          <w:bCs w:val="0"/>
          <w:sz w:val="22"/>
          <w:szCs w:val="22"/>
        </w:rPr>
        <w:t xml:space="preserve">Log-rank survival analysis shows a significant difference in median overall survival. </w:t>
      </w:r>
    </w:p>
    <w:p w14:paraId="6741DEC4" w14:textId="77777777" w:rsidR="00B0178E" w:rsidRDefault="00B0178E" w:rsidP="00B01D97"/>
    <w:p w14:paraId="650BFE49" w14:textId="0DD24294" w:rsidR="00B0178E" w:rsidRDefault="00B0178E" w:rsidP="00B01D97">
      <w:r>
        <w:t>Overall-Survival Analysis for elevated expression of EGR1 mRNA in GBM from Dr. Barnholtz-Sloan</w:t>
      </w:r>
    </w:p>
    <w:p w14:paraId="182724BE" w14:textId="77777777" w:rsidR="00B0178E" w:rsidRDefault="00B0178E" w:rsidP="00B01D97"/>
    <w:p w14:paraId="30B947EB" w14:textId="14655375" w:rsidR="00B0178E" w:rsidRDefault="00D2155F" w:rsidP="00B01D97">
      <w:r w:rsidRPr="00B0178E">
        <w:rPr>
          <w:noProof/>
        </w:rPr>
        <w:object w:dxaOrig="9001" w:dyaOrig="5700" w14:anchorId="6A558A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2pt;height:286.4pt;mso-width-percent:0;mso-height-percent:0;mso-width-percent:0;mso-height-percent:0" o:ole="">
            <v:imagedata r:id="rId14" o:title=""/>
          </v:shape>
          <o:OLEObject Type="Embed" ProgID="AcroExch.Document.DC" ShapeID="_x0000_i1025" DrawAspect="Content" ObjectID="_1710910660" r:id="rId15"/>
        </w:object>
      </w:r>
    </w:p>
    <w:p w14:paraId="4F08D35E" w14:textId="77777777" w:rsidR="00B0178E" w:rsidRDefault="00B0178E" w:rsidP="00B01D97"/>
    <w:p w14:paraId="20A1A48D" w14:textId="77777777" w:rsidR="00B0178E" w:rsidRDefault="00B0178E" w:rsidP="00B01D97"/>
    <w:p w14:paraId="7432822C" w14:textId="6C5FC722" w:rsidR="00B0178E" w:rsidRDefault="00B0178E" w:rsidP="00F5537A">
      <w:pPr>
        <w:pStyle w:val="Caption"/>
      </w:pPr>
      <w:r w:rsidRPr="009E5AB9">
        <w:t xml:space="preserve">Figure </w:t>
      </w:r>
      <w:r w:rsidR="00F5537A" w:rsidRPr="009E5AB9">
        <w:t>4</w:t>
      </w:r>
      <w:r w:rsidR="00F5537A">
        <w:rPr>
          <w:b w:val="0"/>
          <w:bCs w:val="0"/>
          <w:sz w:val="22"/>
          <w:szCs w:val="22"/>
        </w:rPr>
        <w:t>.</w:t>
      </w:r>
      <w:r w:rsidR="00F5537A" w:rsidRPr="00B01D97">
        <w:rPr>
          <w:b w:val="0"/>
          <w:bCs w:val="0"/>
          <w:sz w:val="22"/>
          <w:szCs w:val="22"/>
        </w:rPr>
        <w:t xml:space="preserve"> </w:t>
      </w:r>
      <w:r w:rsidR="00F5537A" w:rsidRPr="00BE632D">
        <w:rPr>
          <w:bCs w:val="0"/>
          <w:sz w:val="22"/>
          <w:szCs w:val="22"/>
        </w:rPr>
        <w:t xml:space="preserve">Kaplan Meier </w:t>
      </w:r>
      <w:r w:rsidR="009E5AB9" w:rsidRPr="00BE632D">
        <w:rPr>
          <w:bCs w:val="0"/>
          <w:sz w:val="22"/>
          <w:szCs w:val="22"/>
        </w:rPr>
        <w:t xml:space="preserve">survival </w:t>
      </w:r>
      <w:r w:rsidR="00F5537A" w:rsidRPr="00BE632D">
        <w:rPr>
          <w:bCs w:val="0"/>
          <w:sz w:val="22"/>
          <w:szCs w:val="22"/>
        </w:rPr>
        <w:t>curve of GBM patients with</w:t>
      </w:r>
      <w:r w:rsidR="00BA1DE0">
        <w:rPr>
          <w:bCs w:val="0"/>
          <w:sz w:val="22"/>
          <w:szCs w:val="22"/>
        </w:rPr>
        <w:t xml:space="preserve"> altered </w:t>
      </w:r>
      <w:r w:rsidR="00F5537A" w:rsidRPr="00BE632D">
        <w:rPr>
          <w:bCs w:val="0"/>
          <w:sz w:val="22"/>
          <w:szCs w:val="22"/>
        </w:rPr>
        <w:t xml:space="preserve">levels of </w:t>
      </w:r>
      <w:r w:rsidR="00F5537A" w:rsidRPr="00BE632D">
        <w:rPr>
          <w:bCs w:val="0"/>
          <w:i/>
          <w:iCs/>
          <w:sz w:val="22"/>
          <w:szCs w:val="22"/>
        </w:rPr>
        <w:t>EGR1</w:t>
      </w:r>
      <w:r w:rsidR="00BA1DE0">
        <w:rPr>
          <w:bCs w:val="0"/>
          <w:i/>
          <w:iCs/>
          <w:sz w:val="22"/>
          <w:szCs w:val="22"/>
        </w:rPr>
        <w:t xml:space="preserve"> </w:t>
      </w:r>
      <w:r w:rsidR="00BA1DE0" w:rsidRPr="00BE632D">
        <w:rPr>
          <w:bCs w:val="0"/>
          <w:sz w:val="22"/>
          <w:szCs w:val="22"/>
        </w:rPr>
        <w:t>mRNA</w:t>
      </w:r>
      <w:r w:rsidR="00F5537A" w:rsidRPr="00B01D97">
        <w:rPr>
          <w:b w:val="0"/>
          <w:bCs w:val="0"/>
          <w:sz w:val="22"/>
          <w:szCs w:val="22"/>
        </w:rPr>
        <w:t>.</w:t>
      </w:r>
      <w:r w:rsidR="00F5537A">
        <w:rPr>
          <w:b w:val="0"/>
          <w:bCs w:val="0"/>
          <w:sz w:val="22"/>
          <w:szCs w:val="22"/>
        </w:rPr>
        <w:t xml:space="preserve"> Log-rank survival analysis shows a significant difference in median overall survival. </w:t>
      </w:r>
    </w:p>
    <w:p w14:paraId="20BA935D" w14:textId="52C45447" w:rsidR="00EF286D" w:rsidRPr="00CF2315" w:rsidRDefault="00B20918" w:rsidP="00CF2315">
      <w:pPr>
        <w:pStyle w:val="Heading1"/>
      </w:pPr>
      <w:r>
        <w:t>4</w:t>
      </w:r>
      <w:r>
        <w:tab/>
      </w:r>
      <w:r w:rsidR="00DD72B8">
        <w:t>Discussion</w:t>
      </w:r>
    </w:p>
    <w:p w14:paraId="2E7B69C9" w14:textId="529CF904" w:rsidR="00BF0284" w:rsidRDefault="009D7E8F" w:rsidP="009D7E8F">
      <w:pPr>
        <w:pStyle w:val="BodyText"/>
        <w:rPr>
          <w:i/>
        </w:rPr>
      </w:pPr>
      <w:r w:rsidRPr="009D7E8F">
        <w:rPr>
          <w:i/>
        </w:rPr>
        <w:t xml:space="preserve">4.1. </w:t>
      </w:r>
      <w:r w:rsidR="00DD15B7">
        <w:rPr>
          <w:i/>
        </w:rPr>
        <w:t>Key findings</w:t>
      </w:r>
    </w:p>
    <w:p w14:paraId="2F85383F" w14:textId="5BDFA879" w:rsidR="00BF0284" w:rsidRDefault="00BF0284" w:rsidP="009D7E8F">
      <w:pPr>
        <w:pStyle w:val="BodyText"/>
        <w:rPr>
          <w:i/>
        </w:rPr>
      </w:pPr>
      <w:r>
        <w:rPr>
          <w:i/>
        </w:rPr>
        <w:t>4.2. Discuss EGR1 regulation of angiogenesis genes in relation to your findings</w:t>
      </w:r>
    </w:p>
    <w:p w14:paraId="38BA5E75" w14:textId="7002B854" w:rsidR="00BF0284" w:rsidRDefault="00BF0284" w:rsidP="00BF0284">
      <w:pPr>
        <w:pStyle w:val="BodyText"/>
      </w:pPr>
      <w:r>
        <w:t xml:space="preserve">List </w:t>
      </w:r>
      <w:r w:rsidR="008177F0">
        <w:t>all</w:t>
      </w:r>
      <w:r>
        <w:t xml:space="preserve"> the genes in the </w:t>
      </w:r>
      <w:r w:rsidR="001A1F6C">
        <w:t xml:space="preserve">differentially upregulated angiogenesis genes (Table 1) </w:t>
      </w:r>
      <w:r w:rsidR="001A07DF">
        <w:t xml:space="preserve">found </w:t>
      </w:r>
      <w:r w:rsidR="001A1F6C">
        <w:t xml:space="preserve">in the tumors that were </w:t>
      </w:r>
      <w:r w:rsidR="00DD15B7">
        <w:t>poor responders</w:t>
      </w:r>
      <w:r w:rsidR="001A1F6C">
        <w:t xml:space="preserve"> to bevacizumab that </w:t>
      </w:r>
      <w:r>
        <w:t>EGR1 regulates or is inferred to regulate.</w:t>
      </w:r>
      <w:r w:rsidR="001A1F6C">
        <w:t xml:space="preserve"> </w:t>
      </w:r>
      <w:r w:rsidR="000B0EF9" w:rsidRPr="000B0EF9">
        <w:rPr>
          <w:highlight w:val="yellow"/>
        </w:rPr>
        <w:t>Roshan, you</w:t>
      </w:r>
      <w:r w:rsidR="001A1F6C" w:rsidRPr="000B0EF9">
        <w:rPr>
          <w:highlight w:val="yellow"/>
        </w:rPr>
        <w:t xml:space="preserve"> could mention </w:t>
      </w:r>
      <w:r w:rsidR="000B0EF9" w:rsidRPr="000B0EF9">
        <w:rPr>
          <w:highlight w:val="yellow"/>
        </w:rPr>
        <w:t xml:space="preserve">here several of </w:t>
      </w:r>
      <w:r w:rsidR="001A1F6C" w:rsidRPr="000B0EF9">
        <w:rPr>
          <w:highlight w:val="yellow"/>
        </w:rPr>
        <w:t xml:space="preserve">the well-known transcription factors that regulate angiogenesis.  I don’t think that EGR1 will be the first transcription factor to come to the minds of most investigators </w:t>
      </w:r>
      <w:r w:rsidR="00DD15B7">
        <w:rPr>
          <w:highlight w:val="yellow"/>
        </w:rPr>
        <w:t>in regard to</w:t>
      </w:r>
      <w:r w:rsidR="000B0EF9">
        <w:rPr>
          <w:highlight w:val="yellow"/>
        </w:rPr>
        <w:t xml:space="preserve"> the </w:t>
      </w:r>
      <w:r w:rsidR="001A1F6C" w:rsidRPr="000B0EF9">
        <w:rPr>
          <w:highlight w:val="yellow"/>
        </w:rPr>
        <w:t>regulation of angiogenesis.</w:t>
      </w:r>
    </w:p>
    <w:p w14:paraId="70B1038B" w14:textId="795FD9C7" w:rsidR="00BF0284" w:rsidRDefault="00BF0284" w:rsidP="009D7E8F">
      <w:pPr>
        <w:pStyle w:val="BodyText"/>
        <w:rPr>
          <w:i/>
        </w:rPr>
      </w:pPr>
      <w:r>
        <w:rPr>
          <w:i/>
        </w:rPr>
        <w:t>4.3. Discuss RAMP3 and adrenomedullin findings in relation to cancer cell migration and proliferation, and what is known regarding EGR1 regulation of RAMP3</w:t>
      </w:r>
    </w:p>
    <w:p w14:paraId="602497D2" w14:textId="2CD12EF2" w:rsidR="00BF0284" w:rsidRPr="00930C9D" w:rsidRDefault="000B0EF9" w:rsidP="009D7E8F">
      <w:pPr>
        <w:pStyle w:val="BodyText"/>
      </w:pPr>
      <w:r w:rsidRPr="00A0552D">
        <w:rPr>
          <w:highlight w:val="yellow"/>
        </w:rPr>
        <w:lastRenderedPageBreak/>
        <w:t>We cite literature in the Introduction that a</w:t>
      </w:r>
      <w:r w:rsidR="00BF0284" w:rsidRPr="00A0552D">
        <w:rPr>
          <w:highlight w:val="yellow"/>
        </w:rPr>
        <w:t>drenomedullin promotes proliferation of GBM cells</w:t>
      </w:r>
      <w:r w:rsidRPr="00A0552D">
        <w:rPr>
          <w:highlight w:val="yellow"/>
        </w:rPr>
        <w:t xml:space="preserve">, but we need to mention here that adrenomedullin </w:t>
      </w:r>
      <w:r w:rsidR="00BF0284" w:rsidRPr="00A0552D">
        <w:rPr>
          <w:highlight w:val="yellow"/>
        </w:rPr>
        <w:t>is also mitogenic for some cancer cell lines</w:t>
      </w:r>
      <w:r w:rsidR="00BF0284" w:rsidRPr="002E220A">
        <w:t xml:space="preserve"> </w:t>
      </w:r>
      <w:r w:rsidR="00BF0284" w:rsidRPr="002E220A">
        <w:rPr>
          <w:highlight w:val="yellow"/>
          <w:vertAlign w:val="superscript"/>
        </w:rPr>
        <w:t>(Refs)</w:t>
      </w:r>
      <w:r w:rsidR="00BF0284" w:rsidRPr="002E220A">
        <w:t>.</w:t>
      </w:r>
    </w:p>
    <w:p w14:paraId="76E137EA" w14:textId="3A73DADA" w:rsidR="00BF0284" w:rsidRPr="009D7E8F" w:rsidRDefault="00BF0284" w:rsidP="009D7E8F">
      <w:pPr>
        <w:pStyle w:val="BodyText"/>
        <w:rPr>
          <w:i/>
        </w:rPr>
      </w:pPr>
      <w:r>
        <w:rPr>
          <w:i/>
        </w:rPr>
        <w:t xml:space="preserve">4.4. Discuss α7-nAChR findings in relation to cancer cell migration and proliferation and in relation to EGR1. </w:t>
      </w:r>
    </w:p>
    <w:p w14:paraId="1F1373F4" w14:textId="6916320F" w:rsidR="009D7E8F" w:rsidRDefault="0025686A" w:rsidP="009D7E8F">
      <w:pPr>
        <w:pStyle w:val="BodyText"/>
      </w:pPr>
      <w:r>
        <w:t xml:space="preserve">There </w:t>
      </w:r>
      <w:r w:rsidR="00DD15B7">
        <w:t>may be</w:t>
      </w:r>
      <w:r>
        <w:t xml:space="preserve"> bi-directional </w:t>
      </w:r>
      <w:r w:rsidR="00DD15B7">
        <w:t>crosstalk</w:t>
      </w:r>
      <w:r>
        <w:t xml:space="preserve"> between EGR1 and α7-nAChR in some cells or </w:t>
      </w:r>
      <w:r w:rsidR="001A07DF">
        <w:t xml:space="preserve">in specific </w:t>
      </w:r>
      <w:r>
        <w:t>microenvironments, as in the retina c</w:t>
      </w:r>
      <w:r w:rsidR="009D7E8F">
        <w:t xml:space="preserve">horoidal neovascularization and an upregulation of α7-nAChR expression are induced </w:t>
      </w:r>
      <w:r>
        <w:t>w</w:t>
      </w:r>
      <w:r w:rsidR="009D7E8F">
        <w:t>ith laser treatment</w:t>
      </w:r>
      <w:r w:rsidR="003B1EC8">
        <w:fldChar w:fldCharType="begin"/>
      </w:r>
      <w:r w:rsidR="007F354D">
        <w:instrText xml:space="preserve"> ADDIN ZOTERO_ITEM CSL_CITATION {"citationID":"4s55QbYP","properties":{"formattedCitation":"\\super 21\\nosupersub{}","plainCitation":"21","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rsidR="003B1EC8">
        <w:t xml:space="preserve"> </w:t>
      </w:r>
      <w:r>
        <w:t>and n</w:t>
      </w:r>
      <w:r w:rsidR="009D7E8F">
        <w:t>icotine treatment of this model induce</w:t>
      </w:r>
      <w:r>
        <w:t>d</w:t>
      </w:r>
      <w:r w:rsidR="009D7E8F">
        <w:t xml:space="preserve"> α7-nAChr signaling </w:t>
      </w:r>
      <w:r>
        <w:t xml:space="preserve">that </w:t>
      </w:r>
      <w:r w:rsidR="009D7E8F">
        <w:t>result</w:t>
      </w:r>
      <w:r>
        <w:t>ed</w:t>
      </w:r>
      <w:r w:rsidR="009D7E8F">
        <w:t xml:space="preserve"> in increased EGR1 transcription of FGF-2</w:t>
      </w:r>
      <w:r>
        <w:t>, promoting angiogenesis</w:t>
      </w:r>
      <w:r w:rsidR="003B1EC8">
        <w:fldChar w:fldCharType="begin"/>
      </w:r>
      <w:r w:rsidR="007F354D">
        <w:instrText xml:space="preserve"> ADDIN ZOTERO_ITEM CSL_CITATION {"citationID":"0549kqWK","properties":{"formattedCitation":"\\super 21\\nosupersub{}","plainCitation":"21","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t xml:space="preserve">. </w:t>
      </w:r>
    </w:p>
    <w:p w14:paraId="30B41427" w14:textId="4B592492" w:rsidR="00CF5364" w:rsidRDefault="00EB71E2" w:rsidP="00B20918">
      <w:pPr>
        <w:pStyle w:val="Heading2"/>
      </w:pPr>
      <w:r w:rsidRPr="00B20918">
        <w:t>4</w:t>
      </w:r>
      <w:r w:rsidR="009E01E8" w:rsidRPr="00B20918">
        <w:t>.</w:t>
      </w:r>
      <w:r w:rsidR="00BF0284">
        <w:t>5</w:t>
      </w:r>
      <w:r w:rsidR="00A06481" w:rsidRPr="00B20918">
        <w:tab/>
      </w:r>
      <w:r w:rsidR="00DD72B8">
        <w:t xml:space="preserve">Clinical Significance </w:t>
      </w:r>
    </w:p>
    <w:p w14:paraId="723B71B1" w14:textId="0216DEA2" w:rsidR="000432B9" w:rsidRDefault="00F3147D" w:rsidP="002664E9">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rsidR="004911AE">
        <w:t>, with little knowledge about the effect of various treatments on distinct molecular subtypes of glioblastoma</w:t>
      </w:r>
      <w:r w:rsidR="004911AE">
        <w:fldChar w:fldCharType="begin"/>
      </w:r>
      <w:r w:rsidR="009E26D5">
        <w:instrText xml:space="preserve"> ADDIN ZOTERO_ITEM CSL_CITATION {"citationID":"SUIIm1oJ","properties":{"formattedCitation":"\\super 39,40\\nosupersub{}","plainCitation":"39,40","noteIndex":0},"citationItems":[{"id":1207,"uris":["http://zotero.org/users/8255195/items/GXMQ5MC6"],"itemData":{"id":1207,"type":"article-journal","container-title":"Hematology &amp; Medical Oncology","DOI":"10.15761/HMO.1000131","ISSN":"23988495","issue":"4","journalAbbreviation":"Hematol Med Oncol","source":"DOI.org (Crossref)","title":"Bevacizumab in high grade glioma: Is there a subgroup that benefits?","title-short":"Bevacizumab in high grade glioma","URL":"http://www.oatext.com/bevacizumab-in-high-grade-glioma-is-there-a-subgroup-that-benefits.php","volume":"2","author":[{"family":"Rigakos","given":"George"},{"family":"Kyriazoglou","given":"Anastasios"},{"family":"Vernadou","given":"Anastasia"},{"family":"Evangelia Skarpidi","given":"Sotiris Papadopoulos"},{"family":"Nomikos","given":"Panagiotis"},{"family":"Dardoufas","given":"Constantinos"},{"family":"Nassioulas","given":"George"},{"family":"Kouvatseas","given":"George"},{"family":"Spyri","given":"Olympia"},{"family":"Labropoulos","given":"Stefanos"},{"family":"Razis","given":"Evangelia"}],"accessed":{"date-parts":[["2022",3,31]]},"issued":{"date-parts":[["2017"]]}}},{"id":1202,"uris":["http://zotero.org/users/8255195/items/QMVFQJ3I"],"itemData":{"id":1202,"type":"article-journal","abstract":"PURPOSE: The highly vascular malignant brain tumor glioblastoma (GBM) appears to be an ideal target for anti-angiogenic therapy; however, clinical trials to date suggest the VEGF antibody bevacizumab affects only progression-free survival. Here we analyze a group of patients with GBM who received bevacizumab treatment at recurrence and are stratified according to tumor molecular and genomic profile (TCGA classification), with the goal of identifying molecular predictors of the response to bevacizumab.\nMETHODS: We performed a retrospective review of patients with a diagnosis of glioblastoma who were treated with bevacizumab in the recurrent setting at our hospital, from 2006 to 2014. Treatment was discontinued by the treating neuro-oncologists, based on clinical and radiographic criteria. Pre- and post-treatment imaging and genomic subtype were available on 80 patients. We analyzed time on bevacizumab and time to progression. EGFR gene amplification was determined by FISH.\nRESULTS: Patients with classical tumors had a significantly shorter time on bevacizumab than mesenchymal, and proneural patients (2.7 vs. 5.1 vs. 6.4 and 6.0 months respectively, p = 0.011). Classical subtype and EGFR gene amplification were significantly associated with a shorter time to progression both in univariate (p &lt; 0.001 and p = 0.007, respectively) and multivariate analysis (both p = 0.010).\nCONCLUSION: EGFR gene amplification and classical subtype by TCGA analysis are associated with significantly shorter time to progression for patients with recurrent GBM when treated with bevacizumab. These findings can have a significant impact on decision-making and should be further validated prospectively.","container-title":"Journal of Neuro-Oncology","DOI":"10.1007/s11060-019-03102-5","ISSN":"1573-7373","issue":"2","journalAbbreviation":"J Neurooncol","language":"eng","note":"PMID: 30680510\nPMCID: PMC6752204","page":"337-345","source":"PubMed","title":"EGFR amplification and classical subtype are associated with a poor response to bevacizumab in recurrent glioblastoma","volume":"142","author":[{"family":"Hovinga","given":"Koos E."},{"family":"McCrea","given":"Heather J."},{"family":"Brennan","given":"Cameron"},{"family":"Huse","given":"Jason"},{"family":"Zheng","given":"Junting"},{"family":"Esquenazi","given":"Yoshua"},{"family":"Panageas","given":"Katherine S."},{"family":"Tabar","given":"Viviane"}],"issued":{"date-parts":[["2019",4]]}}}],"schema":"https://github.com/citation-style-language/schema/raw/master/csl-citation.json"} </w:instrText>
      </w:r>
      <w:r w:rsidR="004911AE">
        <w:fldChar w:fldCharType="separate"/>
      </w:r>
      <w:r w:rsidR="009E26D5" w:rsidRPr="009E26D5">
        <w:rPr>
          <w:vertAlign w:val="superscript"/>
        </w:rPr>
        <w:t>39,40</w:t>
      </w:r>
      <w:r w:rsidR="004911AE">
        <w:fldChar w:fldCharType="end"/>
      </w:r>
      <w:r w:rsidR="004911AE">
        <w:t>.</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fldChar w:fldCharType="begin"/>
      </w:r>
      <w:r w:rsidR="009E26D5">
        <w:instrText xml:space="preserve"> ADDIN ZOTERO_ITEM CSL_CITATION {"citationID":"qNqADuLd","properties":{"formattedCitation":"\\super 41\\nosupersub{}","plainCitation":"41","noteIndex":0},"citationItems":[{"id":"WhwtAojC/AxPuPClZ","uris":["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9E26D5" w:rsidRPr="009E26D5">
        <w:rPr>
          <w:vertAlign w:val="superscript"/>
        </w:rPr>
        <w:t>41</w:t>
      </w:r>
      <w:r>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 xml:space="preserve">bevacizumab therapy </w:t>
      </w:r>
      <w:r w:rsidR="00C16FAD">
        <w:t xml:space="preserve">ma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CD728AE" w14:textId="73275D57" w:rsidR="005548E8" w:rsidRPr="00B20918" w:rsidRDefault="00187EFA" w:rsidP="00B20918">
      <w:pPr>
        <w:pStyle w:val="Heading2"/>
      </w:pPr>
      <w:r w:rsidRPr="00B20918">
        <w:lastRenderedPageBreak/>
        <w:t>4</w:t>
      </w:r>
      <w:r w:rsidR="009E01E8" w:rsidRPr="00B20918">
        <w:t>.</w:t>
      </w:r>
      <w:r w:rsidR="00BF0284">
        <w:t>6</w:t>
      </w:r>
      <w:r w:rsidR="00A06481" w:rsidRPr="00B20918">
        <w:tab/>
      </w:r>
      <w:r w:rsidR="00DD72B8">
        <w:t>Future Directions</w:t>
      </w:r>
    </w:p>
    <w:p w14:paraId="3655D22B" w14:textId="5E37E856" w:rsidR="00E20BFD" w:rsidRDefault="0066336E" w:rsidP="008C6A58">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E20BFD">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787A9B91" w14:textId="3F86112A" w:rsidR="008238DB" w:rsidRPr="00B20918" w:rsidRDefault="00F6764B" w:rsidP="00B20918">
      <w:pPr>
        <w:pStyle w:val="Heading2"/>
      </w:pPr>
      <w:r w:rsidRPr="00B20918">
        <w:t>4</w:t>
      </w:r>
      <w:r w:rsidR="008238DB" w:rsidRPr="00B20918">
        <w:t>.</w:t>
      </w:r>
      <w:r w:rsidR="00BF0284">
        <w:t>7.</w:t>
      </w:r>
      <w:r w:rsidR="008238DB" w:rsidRPr="00B20918">
        <w:t xml:space="preserve"> </w:t>
      </w:r>
      <w:r w:rsidR="00DD72B8">
        <w:t>Limitations</w:t>
      </w:r>
    </w:p>
    <w:p w14:paraId="506E36E0" w14:textId="2BE4970E" w:rsidR="00187EFA" w:rsidRPr="008238DB" w:rsidRDefault="00E45F7E" w:rsidP="008238DB">
      <w:pPr>
        <w:pStyle w:val="BodyText"/>
      </w:pPr>
      <w:r>
        <w:t xml:space="preserve">While our </w:t>
      </w:r>
      <w:r w:rsidR="00E159BA">
        <w:t>study</w:t>
      </w:r>
      <w:r>
        <w:t xml:space="preserve"> did identify significant transcriptomic </w:t>
      </w:r>
      <w:r w:rsidR="008C41A5">
        <w:t>changes that were validated at the level of the protein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 xml:space="preserve">and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t xml:space="preserve">frequently </w:t>
      </w:r>
      <w:r w:rsidR="000432B9">
        <w:lastRenderedPageBreak/>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Pr="002D7E09">
        <w:rPr>
          <w:highlight w:val="yellow"/>
        </w:rPr>
        <w:fldChar w:fldCharType="begin"/>
      </w:r>
      <w:r w:rsidR="009E26D5">
        <w:rPr>
          <w:highlight w:val="yellow"/>
        </w:rPr>
        <w:instrText xml:space="preserve"> ADDIN ZOTERO_ITEM CSL_CITATION {"citationID":"kdWqAeaq","properties":{"formattedCitation":"\\super 42\\nosupersub{}","plainCitation":"42","noteIndex":0},"citationItems":[{"id":"WhwtAojC/a2q77X5l","uris":["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Pr="002D7E09">
        <w:rPr>
          <w:highlight w:val="yellow"/>
        </w:rPr>
        <w:fldChar w:fldCharType="separate"/>
      </w:r>
      <w:r w:rsidR="009E26D5" w:rsidRPr="009E26D5">
        <w:rPr>
          <w:vertAlign w:val="superscript"/>
        </w:rPr>
        <w:t>42</w:t>
      </w:r>
      <w:r w:rsidRPr="002D7E09">
        <w:rPr>
          <w:highlight w:val="yellow"/>
        </w:rPr>
        <w:fldChar w:fldCharType="end"/>
      </w:r>
      <w:r>
        <w:t>.</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68D1611B" w:rsidR="002664E9"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1</w:t>
      </w:r>
      <w:r w:rsidRPr="001A07DF">
        <w:rPr>
          <w:bCs w:val="0"/>
        </w:rPr>
        <w:fldChar w:fldCharType="end"/>
      </w:r>
      <w:r w:rsidR="001A07DF">
        <w:rPr>
          <w:bCs w:val="0"/>
        </w:rPr>
        <w:t>.</w:t>
      </w:r>
      <w:r w:rsidR="003B1EC8">
        <w:rPr>
          <w:bCs w:val="0"/>
        </w:rPr>
        <w:t xml:space="preserve"> Analysis of GBM samples before filtering</w:t>
      </w:r>
      <w:r w:rsidR="001A07DF">
        <w:rPr>
          <w:bCs w:val="0"/>
        </w:rPr>
        <w:t xml:space="preserve">. </w:t>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AB89227" w:rsidR="00D55E90" w:rsidRPr="002D439E"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2</w:t>
      </w:r>
      <w:r w:rsidRPr="001A07DF">
        <w:rPr>
          <w:bCs w:val="0"/>
        </w:rPr>
        <w:fldChar w:fldCharType="end"/>
      </w:r>
      <w:r w:rsidR="001A07DF">
        <w:rPr>
          <w:bCs w:val="0"/>
        </w:rPr>
        <w:t>.</w:t>
      </w:r>
      <w:r w:rsidR="003B1EC8">
        <w:rPr>
          <w:bCs w:val="0"/>
        </w:rPr>
        <w:t xml:space="preserve"> Comparison of mean-variance trend before and after hyperparameter optimization. </w:t>
      </w:r>
      <w:r w:rsidR="002D439E" w:rsidRPr="002D439E">
        <w:rPr>
          <w:b w:val="0"/>
          <w:bCs w:val="0"/>
        </w:rPr>
        <w:t xml:space="preserve">Mean-variance trends before (left) and after (right) transcript filtering based on hyperparameter optimization. </w:t>
      </w:r>
    </w:p>
    <w:p w14:paraId="78725FFD" w14:textId="56012A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21B5F00A" w14:textId="5ADE1A53" w:rsidR="00695740" w:rsidRDefault="00695740" w:rsidP="00695740">
      <w:pPr>
        <w:pStyle w:val="Caption"/>
        <w:rPr>
          <w:b w:val="0"/>
          <w:bCs w:val="0"/>
        </w:rPr>
      </w:pPr>
    </w:p>
    <w:p w14:paraId="3D176C5F" w14:textId="77777777" w:rsidR="00A64E30" w:rsidRDefault="00A64E30" w:rsidP="006A0A50"/>
    <w:p w14:paraId="46A55AAB" w14:textId="77777777" w:rsidR="00A64E30" w:rsidRDefault="00A64E30" w:rsidP="006A0A50"/>
    <w:p w14:paraId="50942A03" w14:textId="77777777" w:rsidR="00A64E30" w:rsidRDefault="00A64E30" w:rsidP="006A0A50"/>
    <w:p w14:paraId="5F1C9166" w14:textId="77777777" w:rsidR="00A64E30" w:rsidRDefault="00A64E30" w:rsidP="006A0A50"/>
    <w:p w14:paraId="6602EDDD" w14:textId="77777777" w:rsidR="00A64E30" w:rsidRDefault="00A64E30" w:rsidP="006A0A50"/>
    <w:p w14:paraId="196C2223" w14:textId="77777777" w:rsidR="00A64E30" w:rsidRDefault="00A64E30" w:rsidP="006A0A50"/>
    <w:p w14:paraId="64664CF0" w14:textId="77777777" w:rsidR="00A64E30" w:rsidRDefault="00A64E30" w:rsidP="006A0A50"/>
    <w:p w14:paraId="43A2842E" w14:textId="77777777" w:rsidR="00A64E30" w:rsidRDefault="00A64E30" w:rsidP="006A0A50"/>
    <w:p w14:paraId="4CB5AF41" w14:textId="77777777" w:rsidR="00A64E30" w:rsidRDefault="00A64E30" w:rsidP="006A0A50"/>
    <w:p w14:paraId="71112295" w14:textId="77777777" w:rsidR="00A64E30" w:rsidRDefault="00A64E30" w:rsidP="006A0A50"/>
    <w:p w14:paraId="3968A364" w14:textId="77777777" w:rsidR="00A64E30" w:rsidRDefault="00A64E30" w:rsidP="006A0A50"/>
    <w:p w14:paraId="7E511781" w14:textId="77777777" w:rsidR="00A64E30" w:rsidRDefault="00A64E30" w:rsidP="006A0A50"/>
    <w:p w14:paraId="07FFAA73" w14:textId="77777777" w:rsidR="00A64E30" w:rsidRDefault="00A64E30" w:rsidP="006A0A50"/>
    <w:p w14:paraId="763AB78B" w14:textId="77777777" w:rsidR="00A64E30" w:rsidRDefault="00A64E30" w:rsidP="006A0A50"/>
    <w:p w14:paraId="45A0516C" w14:textId="77777777" w:rsidR="00A64E30" w:rsidRDefault="00A64E30" w:rsidP="006A0A50"/>
    <w:p w14:paraId="326074E0" w14:textId="77777777" w:rsidR="00A64E30" w:rsidRDefault="00A64E30" w:rsidP="006A0A50"/>
    <w:p w14:paraId="39708AA5" w14:textId="77777777" w:rsidR="00A64E30" w:rsidRDefault="00A64E30" w:rsidP="006A0A50"/>
    <w:p w14:paraId="2D83AA8B" w14:textId="77777777" w:rsidR="00A64E30" w:rsidRDefault="00A64E30" w:rsidP="006A0A50"/>
    <w:p w14:paraId="2F325EBA" w14:textId="77777777" w:rsidR="00A64E30" w:rsidRDefault="00A64E30" w:rsidP="006A0A50"/>
    <w:p w14:paraId="3A68E34E" w14:textId="77777777" w:rsidR="00A64E30" w:rsidRDefault="00A64E30" w:rsidP="006A0A50"/>
    <w:p w14:paraId="64E50A17" w14:textId="77777777" w:rsidR="00A64E30" w:rsidRDefault="00A64E30" w:rsidP="006A0A50"/>
    <w:p w14:paraId="15A4C6B6" w14:textId="14BAD91A" w:rsidR="00695740" w:rsidRPr="00695740" w:rsidRDefault="00695740" w:rsidP="006A0A50">
      <w:r w:rsidRPr="00A64E30">
        <w:rPr>
          <w:b/>
        </w:rPr>
        <w:lastRenderedPageBreak/>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r w:rsidR="00A64E30" w:rsidRPr="00A64E30">
        <w:rPr>
          <w:highlight w:val="yellow"/>
        </w:rPr>
        <w:t>Roshan, are any of these genes in the gene set called “Downregulated Under KRAS Pathway Activation” or in the “Angiogenesis Gene Set” that was upregulated?</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285E72B2" w:rsidR="0019166E" w:rsidRPr="0019166E" w:rsidRDefault="0019166E" w:rsidP="0019166E">
      <w:r w:rsidRPr="00A64E30">
        <w:rPr>
          <w:b/>
        </w:rPr>
        <w:lastRenderedPageBreak/>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r w:rsidR="00733449">
        <w:t xml:space="preserve"> </w:t>
      </w:r>
      <w:r w:rsidR="00733449" w:rsidRPr="00733449">
        <w:rPr>
          <w:highlight w:val="yellow"/>
        </w:rPr>
        <w:t>Roshan, I wonder if you could highlight any genes in the gene set from “Downregulated Under KRAS Pathway Activation” to help a reviewer/reader see the connection between this gene set and angiogenesis? I see FGFR3 and COL2A1 in this gene set that I think one can easily connect to angiogenesis, but there must be others? Is VEGF-A in this gene set?</w:t>
      </w:r>
      <w:r w:rsidR="001A07DF">
        <w:t xml:space="preserve"> </w:t>
      </w:r>
      <w:r w:rsidR="001A07DF" w:rsidRPr="001A07DF">
        <w:rPr>
          <w:highlight w:val="yellow"/>
        </w:rPr>
        <w:t>I don’t see it, but maybe all of the genes in the gene set are not included here</w:t>
      </w:r>
      <w:r w:rsidR="001A07DF">
        <w:t>.</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lastRenderedPageBreak/>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w:t>
            </w:r>
            <w:r>
              <w:lastRenderedPageBreak/>
              <w:t>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lastRenderedPageBreak/>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HALLMARK PI3K AKT 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D2155F" w:rsidP="003777FA">
      <w:hyperlink r:id="rId18"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3C6EDD9A" w14:textId="77777777" w:rsidR="009E26D5" w:rsidRPr="009E26D5" w:rsidRDefault="00D55E90" w:rsidP="009E26D5">
      <w:pPr>
        <w:pStyle w:val="Bibliography"/>
      </w:pPr>
      <w:r>
        <w:fldChar w:fldCharType="begin"/>
      </w:r>
      <w:r w:rsidR="00213CBF">
        <w:instrText xml:space="preserve"> ADDIN ZOTERO_BIBL {"uncited":[],"omitted":[],"custom":[]} CSL_BIBLIOGRAPHY </w:instrText>
      </w:r>
      <w:r>
        <w:fldChar w:fldCharType="separate"/>
      </w:r>
      <w:r w:rsidR="009E26D5" w:rsidRPr="009E26D5">
        <w:t xml:space="preserve">1. </w:t>
      </w:r>
      <w:r w:rsidR="009E26D5" w:rsidRPr="009E26D5">
        <w:tab/>
        <w:t xml:space="preserve">Gil-Gil MJ, Mesia C, Rey M, Bruna J. Bevacizumab for the Treatment of Glioblastoma. Clin Med Insights Oncol 2013;7:123–35. </w:t>
      </w:r>
    </w:p>
    <w:p w14:paraId="04382DF2" w14:textId="77777777" w:rsidR="009E26D5" w:rsidRPr="009E26D5" w:rsidRDefault="009E26D5" w:rsidP="009E26D5">
      <w:pPr>
        <w:pStyle w:val="Bibliography"/>
      </w:pPr>
      <w:r w:rsidRPr="009E26D5">
        <w:t xml:space="preserve">2. </w:t>
      </w:r>
      <w:r w:rsidRPr="009E26D5">
        <w:tab/>
        <w:t xml:space="preserve">Weller M, Cloughesy T, Perry JR, Wick W. Standards of care for treatment of recurrent glioblastoma--are we there yet? Neuro-Oncol 2013;15(1):4–27. </w:t>
      </w:r>
    </w:p>
    <w:p w14:paraId="7A475DF3" w14:textId="77777777" w:rsidR="009E26D5" w:rsidRPr="009E26D5" w:rsidRDefault="009E26D5" w:rsidP="009E26D5">
      <w:pPr>
        <w:pStyle w:val="Bibliography"/>
      </w:pPr>
      <w:r w:rsidRPr="009E26D5">
        <w:t xml:space="preserve">3. </w:t>
      </w:r>
      <w:r w:rsidRPr="009E26D5">
        <w:tab/>
        <w:t xml:space="preserve">Chamberlain MC. Bevacizumab for the Treatment of Recurrent Glioblastoma. Clin Med Insights Oncol 2011;5:117–29. </w:t>
      </w:r>
    </w:p>
    <w:p w14:paraId="1EEC2698" w14:textId="77777777" w:rsidR="009E26D5" w:rsidRPr="009E26D5" w:rsidRDefault="009E26D5" w:rsidP="009E26D5">
      <w:pPr>
        <w:pStyle w:val="Bibliography"/>
      </w:pPr>
      <w:r w:rsidRPr="009E26D5">
        <w:t xml:space="preserve">4. </w:t>
      </w:r>
      <w:r w:rsidRPr="009E26D5">
        <w:tab/>
        <w:t xml:space="preserve">Cohen MH, Shen YL, Keegan P, Pazdur R. FDA drug approval summary: bevacizumab (Avastin) as treatment of recurrent glioblastoma multiforme. The Oncologist 2009;14(11):1131–8. </w:t>
      </w:r>
    </w:p>
    <w:p w14:paraId="64915DAC" w14:textId="77777777" w:rsidR="009E26D5" w:rsidRPr="009E26D5" w:rsidRDefault="009E26D5" w:rsidP="009E26D5">
      <w:pPr>
        <w:pStyle w:val="Bibliography"/>
      </w:pPr>
      <w:r w:rsidRPr="009E26D5">
        <w:t xml:space="preserve">5. </w:t>
      </w:r>
      <w:r w:rsidRPr="009E26D5">
        <w:tab/>
        <w:t xml:space="preserve">Neufeld G, Cohen T, Gengrinovitch S, Poltorak Z. Vascular endothelial growth factor (VEGF) and its receptors. FASEB J Off Publ Fed Am Soc Exp Biol 1999;13(1):9–22. </w:t>
      </w:r>
    </w:p>
    <w:p w14:paraId="37C38220" w14:textId="77777777" w:rsidR="009E26D5" w:rsidRPr="009E26D5" w:rsidRDefault="009E26D5" w:rsidP="009E26D5">
      <w:pPr>
        <w:pStyle w:val="Bibliography"/>
      </w:pPr>
      <w:r w:rsidRPr="009E26D5">
        <w:t xml:space="preserve">6. </w:t>
      </w:r>
      <w:r w:rsidRPr="009E26D5">
        <w:tab/>
        <w:t xml:space="preserve">Müller-Greven G, Carlin CR, Burgett ME, et al. Macropinocytosis of Bevacizumab by Glioblastoma Cells in the Perivascular Niche Affects their Survival. Clin Cancer Res 2017;23(22):7059–71. </w:t>
      </w:r>
    </w:p>
    <w:p w14:paraId="6263DC04" w14:textId="77777777" w:rsidR="009E26D5" w:rsidRPr="009E26D5" w:rsidRDefault="009E26D5" w:rsidP="009E26D5">
      <w:pPr>
        <w:pStyle w:val="Bibliography"/>
      </w:pPr>
      <w:r w:rsidRPr="009E26D5">
        <w:t xml:space="preserve">7. </w:t>
      </w:r>
      <w:r w:rsidRPr="009E26D5">
        <w:tab/>
        <w:t xml:space="preserve">Kazazi-Hyseni F, Beijnen JH, Schellens JHM. Bevacizumab. The Oncologist 2010;15(8):819–25. </w:t>
      </w:r>
    </w:p>
    <w:p w14:paraId="2BFC6FDA" w14:textId="77777777" w:rsidR="009E26D5" w:rsidRPr="009E26D5" w:rsidRDefault="009E26D5" w:rsidP="009E26D5">
      <w:pPr>
        <w:pStyle w:val="Bibliography"/>
      </w:pPr>
      <w:r w:rsidRPr="009E26D5">
        <w:t xml:space="preserve">8. </w:t>
      </w:r>
      <w:r w:rsidRPr="009E26D5">
        <w:tab/>
        <w:t xml:space="preserve">Shen G, Wang Y-J, Guan Y-J, et al. Relief Effect of Bevacizumab on Severe Edema Induced by Re-irradiation in Brain Tumor Patients. Chin Med J (Engl) 2015;128(15):2126–9. </w:t>
      </w:r>
    </w:p>
    <w:p w14:paraId="0E5BD557" w14:textId="77777777" w:rsidR="009E26D5" w:rsidRPr="009E26D5" w:rsidRDefault="009E26D5" w:rsidP="009E26D5">
      <w:pPr>
        <w:pStyle w:val="Bibliography"/>
      </w:pPr>
      <w:r w:rsidRPr="009E26D5">
        <w:t xml:space="preserve">9. </w:t>
      </w:r>
      <w:r w:rsidRPr="009E26D5">
        <w:tab/>
        <w:t>Haibe Y, Kreidieh M, El Hajj H, et al. Resistance Mechanisms to Anti-angiogenic Therapies in Cancer. Front Oncol [Internet] 2020 [cited 2022 Mar 5];10. Available from: https://www.frontiersin.org/article/10.3389/fonc.2020.00221</w:t>
      </w:r>
    </w:p>
    <w:p w14:paraId="74142798" w14:textId="77777777" w:rsidR="009E26D5" w:rsidRPr="009E26D5" w:rsidRDefault="009E26D5" w:rsidP="009E26D5">
      <w:pPr>
        <w:pStyle w:val="Bibliography"/>
      </w:pPr>
      <w:r w:rsidRPr="009E26D5">
        <w:t xml:space="preserve">10. </w:t>
      </w:r>
      <w:r w:rsidRPr="009E26D5">
        <w:tab/>
        <w:t xml:space="preserve">Eto T. A review of the biological properties and clinical implications of adrenomedullin and proadrenomedullin N-terminal 20 peptide (PAMP), hypotensive and vasodilating peptides. Peptides 2001;22(11):1693–711. </w:t>
      </w:r>
    </w:p>
    <w:p w14:paraId="443FECE0" w14:textId="77777777" w:rsidR="009E26D5" w:rsidRPr="009E26D5" w:rsidRDefault="009E26D5" w:rsidP="009E26D5">
      <w:pPr>
        <w:pStyle w:val="Bibliography"/>
      </w:pPr>
      <w:r w:rsidRPr="009E26D5">
        <w:t xml:space="preserve">11. </w:t>
      </w:r>
      <w:r w:rsidRPr="009E26D5">
        <w:tab/>
        <w:t xml:space="preserve">Kuwasako K, Kitamura K, Nagata S, Hikosaka T, Takei Y, Kato J. Shared and separate functions of the RAMP-based adrenomedullin receptors. Peptides 2011;32(7):1540–50. </w:t>
      </w:r>
    </w:p>
    <w:p w14:paraId="636F348D" w14:textId="77777777" w:rsidR="009E26D5" w:rsidRPr="009E26D5" w:rsidRDefault="009E26D5" w:rsidP="009E26D5">
      <w:pPr>
        <w:pStyle w:val="Bibliography"/>
      </w:pPr>
      <w:r w:rsidRPr="009E26D5">
        <w:lastRenderedPageBreak/>
        <w:t xml:space="preserve">12. </w:t>
      </w:r>
      <w:r w:rsidRPr="009E26D5">
        <w:tab/>
        <w:t xml:space="preserve">Shindo T, Kurihara Y, Nishimatsu H, et al. Vascular abnormalities and elevated blood pressure in mice lacking adrenomedullin gene. Circulation 2001;104(16):1964–71. </w:t>
      </w:r>
    </w:p>
    <w:p w14:paraId="3C3FE3A2" w14:textId="77777777" w:rsidR="009E26D5" w:rsidRPr="009E26D5" w:rsidRDefault="009E26D5" w:rsidP="009E26D5">
      <w:pPr>
        <w:pStyle w:val="Bibliography"/>
      </w:pPr>
      <w:r w:rsidRPr="009E26D5">
        <w:t xml:space="preserve">13. </w:t>
      </w:r>
      <w:r w:rsidRPr="009E26D5">
        <w:tab/>
        <w:t xml:space="preserve">Ouafik L, Sauze S, Boudouresque F, et al. Neutralization of adrenomedullin inhibits the growth of human glioblastoma cell lines in vitro and suppresses tumor xenograft growth in vivo. Am J Pathol 2002;160(4):1279–92. </w:t>
      </w:r>
    </w:p>
    <w:p w14:paraId="7A0C9298" w14:textId="77777777" w:rsidR="009E26D5" w:rsidRPr="009E26D5" w:rsidRDefault="009E26D5" w:rsidP="009E26D5">
      <w:pPr>
        <w:pStyle w:val="Bibliography"/>
      </w:pPr>
      <w:r w:rsidRPr="009E26D5">
        <w:t xml:space="preserve">14. </w:t>
      </w:r>
      <w:r w:rsidRPr="009E26D5">
        <w:tab/>
        <w:t xml:space="preserve">Ribatti D, Nico B, Spinazzi R, Vacca A, Nussdorfer GG. The role of adrenomedullin in angiogenesis. Peptides 2005;26(9):1670–5. </w:t>
      </w:r>
    </w:p>
    <w:p w14:paraId="4F60BBC4" w14:textId="77777777" w:rsidR="009E26D5" w:rsidRPr="009E26D5" w:rsidRDefault="009E26D5" w:rsidP="009E26D5">
      <w:pPr>
        <w:pStyle w:val="Bibliography"/>
      </w:pPr>
      <w:r w:rsidRPr="009E26D5">
        <w:t xml:space="preserve">15. </w:t>
      </w:r>
      <w:r w:rsidRPr="009E26D5">
        <w:tab/>
        <w:t xml:space="preserve">Kaafarani I, Fernandez-Sauze S, Berenguer C, et al. Targeting adrenomedullin receptors with systemic delivery of neutralizing antibodies inhibits tumor angiogenesis and suppresses growth of human tumor xenografts in mice. FASEB J 2009;23(10):3424–35. </w:t>
      </w:r>
    </w:p>
    <w:p w14:paraId="4D10336E" w14:textId="77777777" w:rsidR="009E26D5" w:rsidRPr="009E26D5" w:rsidRDefault="009E26D5" w:rsidP="009E26D5">
      <w:pPr>
        <w:pStyle w:val="Bibliography"/>
      </w:pPr>
      <w:r w:rsidRPr="009E26D5">
        <w:t xml:space="preserve">16. </w:t>
      </w:r>
      <w:r w:rsidRPr="009E26D5">
        <w:tab/>
        <w:t xml:space="preserve">Lee J, Cooke JP. Nicotine and Pathological Angiogenesis. Life Sci 2012;91(0):1058–64. </w:t>
      </w:r>
    </w:p>
    <w:p w14:paraId="0191EC04" w14:textId="77777777" w:rsidR="009E26D5" w:rsidRPr="009E26D5" w:rsidRDefault="009E26D5" w:rsidP="009E26D5">
      <w:pPr>
        <w:pStyle w:val="Bibliography"/>
      </w:pPr>
      <w:r w:rsidRPr="009E26D5">
        <w:t xml:space="preserve">17. </w:t>
      </w:r>
      <w:r w:rsidRPr="009E26D5">
        <w:tab/>
        <w:t xml:space="preserve">Davis SJ, Lyzogubov VV, Tytarenko RG, Safar AN, Bora NS, Bora PS. The effect of nicotine on anti-vascular endothelial growth factor therapy in a mouse model of neovascular age-related macular degeneration. Retina Phila Pa 2012;32(6):1171–80. </w:t>
      </w:r>
    </w:p>
    <w:p w14:paraId="5617FBE4" w14:textId="77777777" w:rsidR="009E26D5" w:rsidRPr="009E26D5" w:rsidRDefault="009E26D5" w:rsidP="009E26D5">
      <w:pPr>
        <w:pStyle w:val="Bibliography"/>
      </w:pPr>
      <w:r w:rsidRPr="009E26D5">
        <w:t xml:space="preserve">18. </w:t>
      </w:r>
      <w:r w:rsidRPr="009E26D5">
        <w:tab/>
        <w:t xml:space="preserve">Kolodziej MA, Gött H, Kopischke B, et al. Antiproliferative effect of GTS-21 in glioblastoma cells. Oncol Lett 2021;22(5):759. </w:t>
      </w:r>
    </w:p>
    <w:p w14:paraId="71273AA2" w14:textId="77777777" w:rsidR="009E26D5" w:rsidRPr="009E26D5" w:rsidRDefault="009E26D5" w:rsidP="009E26D5">
      <w:pPr>
        <w:pStyle w:val="Bibliography"/>
      </w:pPr>
      <w:r w:rsidRPr="009E26D5">
        <w:t xml:space="preserve">19. </w:t>
      </w:r>
      <w:r w:rsidRPr="009E26D5">
        <w:tab/>
        <w:t xml:space="preserve">Fahmy RG, Dass CR, Sun L-Q, Chesterman CN, Khachigian LM. Transcription factor Egr-1 supports FGF-dependent angiogenesis during neovascularization and tumor growth. Nat Med 2003;9(8):1026–32. </w:t>
      </w:r>
    </w:p>
    <w:p w14:paraId="0901583C" w14:textId="77777777" w:rsidR="009E26D5" w:rsidRPr="009E26D5" w:rsidRDefault="009E26D5" w:rsidP="009E26D5">
      <w:pPr>
        <w:pStyle w:val="Bibliography"/>
      </w:pPr>
      <w:r w:rsidRPr="009E26D5">
        <w:t xml:space="preserve">20. </w:t>
      </w:r>
      <w:r w:rsidRPr="009E26D5">
        <w:tab/>
        <w:t>Wang B, Guo H, Yu H, Chen Y, Xu H, Zhao G. The Role of the Transcription Factor EGR1 in Cancer. Front Oncol [Internet] 2021 [cited 2022 Mar 31];11. Available from: https://www.frontiersin.org/article/10.3389/fonc.2021.642547</w:t>
      </w:r>
    </w:p>
    <w:p w14:paraId="13A2A12F" w14:textId="77777777" w:rsidR="009E26D5" w:rsidRPr="009E26D5" w:rsidRDefault="009E26D5" w:rsidP="009E26D5">
      <w:pPr>
        <w:pStyle w:val="Bibliography"/>
      </w:pPr>
      <w:r w:rsidRPr="009E26D5">
        <w:t xml:space="preserve">21. </w:t>
      </w:r>
      <w:r w:rsidRPr="009E26D5">
        <w:tab/>
        <w:t xml:space="preserve">Brown KC, Lau JK, Dom AM, et al. MG624, an α7-nAChR antagonist, inhibits angiogenesis via the Egr-1/FGF2 pathway. Angiogenesis 2012;15(1):99–114. </w:t>
      </w:r>
    </w:p>
    <w:p w14:paraId="610E4211" w14:textId="77777777" w:rsidR="009E26D5" w:rsidRPr="009E26D5" w:rsidRDefault="009E26D5" w:rsidP="009E26D5">
      <w:pPr>
        <w:pStyle w:val="Bibliography"/>
      </w:pPr>
      <w:r w:rsidRPr="009E26D5">
        <w:t xml:space="preserve">22. </w:t>
      </w:r>
      <w:r w:rsidRPr="009E26D5">
        <w:tab/>
        <w:t xml:space="preserve">Mathelier A, Zhao X, Zhang AW, et al. JASPAR 2014: an extensively expanded and updated open-access database of transcription factor binding profiles. Nucleic Acids Res 2014;42(Database issue):D142-147. </w:t>
      </w:r>
    </w:p>
    <w:p w14:paraId="7B0976A4" w14:textId="77777777" w:rsidR="009E26D5" w:rsidRPr="009E26D5" w:rsidRDefault="009E26D5" w:rsidP="009E26D5">
      <w:pPr>
        <w:pStyle w:val="Bibliography"/>
      </w:pPr>
      <w:r w:rsidRPr="009E26D5">
        <w:t xml:space="preserve">23. </w:t>
      </w:r>
      <w:r w:rsidRPr="009E26D5">
        <w:tab/>
        <w:t xml:space="preserve">Sandelin A, Alkema W, Engström P, Wasserman WW, Lenhard B. JASPAR: an open-access database for eukaryotic transcription factor binding profiles. Nucleic Acids Res 2004;32(Database issue):D91-94. </w:t>
      </w:r>
    </w:p>
    <w:p w14:paraId="35196412" w14:textId="77777777" w:rsidR="009E26D5" w:rsidRPr="009E26D5" w:rsidRDefault="009E26D5" w:rsidP="009E26D5">
      <w:pPr>
        <w:pStyle w:val="Bibliography"/>
      </w:pPr>
      <w:r w:rsidRPr="009E26D5">
        <w:t xml:space="preserve">24. </w:t>
      </w:r>
      <w:r w:rsidRPr="009E26D5">
        <w:tab/>
        <w:t xml:space="preserve">Lachmann A, Xu H, Krishnan J, Berger SI, Mazloom AR, Ma’ayan A. ChEA: transcription factor regulation inferred from integrating genome-wide ChIP-X experiments. Bioinforma Oxf Engl 2010;26(19):2438–44. </w:t>
      </w:r>
    </w:p>
    <w:p w14:paraId="2A20CEFF" w14:textId="77777777" w:rsidR="009E26D5" w:rsidRPr="009E26D5" w:rsidRDefault="009E26D5" w:rsidP="009E26D5">
      <w:pPr>
        <w:pStyle w:val="Bibliography"/>
      </w:pPr>
      <w:r w:rsidRPr="009E26D5">
        <w:t xml:space="preserve">25. </w:t>
      </w:r>
      <w:r w:rsidRPr="009E26D5">
        <w:tab/>
        <w:t xml:space="preserve">Liberzon A, Birger C, Thorvaldsdóttir H, Ghandi M, Mesirov JP, Tamayo P. The Molecular Signatures Database Hallmark Gene Set Collection. Cell Syst 2015;1(6):417–25. </w:t>
      </w:r>
    </w:p>
    <w:p w14:paraId="47B1D8EA" w14:textId="77777777" w:rsidR="009E26D5" w:rsidRPr="009E26D5" w:rsidRDefault="009E26D5" w:rsidP="009E26D5">
      <w:pPr>
        <w:pStyle w:val="Bibliography"/>
      </w:pPr>
      <w:r w:rsidRPr="009E26D5">
        <w:lastRenderedPageBreak/>
        <w:t xml:space="preserve">26. </w:t>
      </w:r>
      <w:r w:rsidRPr="009E26D5">
        <w:tab/>
        <w:t xml:space="preserve">Baudino TA, McKay C, Pendeville-Samain H, et al. c-Myc is essential for vasculogenesis and angiogenesis during development and tumor progression. Genes Dev 2002;16(19):2530–43. </w:t>
      </w:r>
    </w:p>
    <w:p w14:paraId="0CDB5F67" w14:textId="77777777" w:rsidR="009E26D5" w:rsidRPr="009E26D5" w:rsidRDefault="009E26D5" w:rsidP="009E26D5">
      <w:pPr>
        <w:pStyle w:val="Bibliography"/>
      </w:pPr>
      <w:r w:rsidRPr="009E26D5">
        <w:t xml:space="preserve">27. </w:t>
      </w:r>
      <w:r w:rsidRPr="009E26D5">
        <w:tab/>
        <w:t xml:space="preserve">Indraccolo S. Interferon-alpha as angiogenesis inhibitor: learning from tumor models. Autoimmunity 2010;43(3):244–7. </w:t>
      </w:r>
    </w:p>
    <w:p w14:paraId="56E7B674" w14:textId="77777777" w:rsidR="009E26D5" w:rsidRPr="009E26D5" w:rsidRDefault="009E26D5" w:rsidP="009E26D5">
      <w:pPr>
        <w:pStyle w:val="Bibliography"/>
      </w:pPr>
      <w:r w:rsidRPr="009E26D5">
        <w:t xml:space="preserve">28. </w:t>
      </w:r>
      <w:r w:rsidRPr="009E26D5">
        <w:tab/>
        <w:t xml:space="preserve">Karar J, Maity A. PI3K/AKT/mTOR Pathway in Angiogenesis. Front Mol Neurosci 2011;4:51. </w:t>
      </w:r>
    </w:p>
    <w:p w14:paraId="124F5749" w14:textId="77777777" w:rsidR="009E26D5" w:rsidRPr="009E26D5" w:rsidRDefault="009E26D5" w:rsidP="009E26D5">
      <w:pPr>
        <w:pStyle w:val="Bibliography"/>
      </w:pPr>
      <w:r w:rsidRPr="009E26D5">
        <w:t xml:space="preserve">29. </w:t>
      </w:r>
      <w:r w:rsidRPr="009E26D5">
        <w:tab/>
        <w:t xml:space="preserve">Matsuo Y, Campbell PM, Brekken RA, et al. K-Ras Promotes Angiogenesis Mediated by Immortalized Human Pancreatic Epithelial Cells through Mitogen-Activated Protein Kinase Signaling Pathways. Mol Cancer Res MCR 2009;7(6):799–808. </w:t>
      </w:r>
    </w:p>
    <w:p w14:paraId="08D44884" w14:textId="77777777" w:rsidR="009E26D5" w:rsidRPr="009E26D5" w:rsidRDefault="009E26D5" w:rsidP="009E26D5">
      <w:pPr>
        <w:pStyle w:val="Bibliography"/>
      </w:pPr>
      <w:r w:rsidRPr="009E26D5">
        <w:t xml:space="preserve">30. </w:t>
      </w:r>
      <w:r w:rsidRPr="009E26D5">
        <w:tab/>
        <w:t xml:space="preserve">Hamarsheh S, Groß O, Brummer T, Zeiser R. Immune modulatory effects of oncogenic KRAS in cancer. Nat Commun 2020;11(1):5439. </w:t>
      </w:r>
    </w:p>
    <w:p w14:paraId="52EE9DE2" w14:textId="77777777" w:rsidR="009E26D5" w:rsidRPr="009E26D5" w:rsidRDefault="009E26D5" w:rsidP="009E26D5">
      <w:pPr>
        <w:pStyle w:val="Bibliography"/>
      </w:pPr>
      <w:r w:rsidRPr="009E26D5">
        <w:t xml:space="preserve">31. </w:t>
      </w:r>
      <w:r w:rsidRPr="009E26D5">
        <w:tab/>
        <w:t>angiogenesis Gene Ontology Term (GO:0001525) [Internet]. [cited 2021 Sep 23];Available from: http://www.informatics.jax.org/vocab/gene_ontology/GO:0001525</w:t>
      </w:r>
    </w:p>
    <w:p w14:paraId="272BCE34" w14:textId="77777777" w:rsidR="009E26D5" w:rsidRPr="009E26D5" w:rsidRDefault="009E26D5" w:rsidP="009E26D5">
      <w:pPr>
        <w:pStyle w:val="Bibliography"/>
      </w:pPr>
      <w:r w:rsidRPr="009E26D5">
        <w:t xml:space="preserve">32. </w:t>
      </w:r>
      <w:r w:rsidRPr="009E26D5">
        <w:tab/>
        <w:t xml:space="preserve">Lee JY, Kim JH, Bang H, et al. EGR1 as a potential marker of prognosis in extranodal NK/T-cell lymphoma. Sci Rep 2021;11(1):10342. </w:t>
      </w:r>
    </w:p>
    <w:p w14:paraId="56927855" w14:textId="77777777" w:rsidR="009E26D5" w:rsidRPr="009E26D5" w:rsidRDefault="009E26D5" w:rsidP="009E26D5">
      <w:pPr>
        <w:pStyle w:val="Bibliography"/>
      </w:pPr>
      <w:r w:rsidRPr="009E26D5">
        <w:t xml:space="preserve">33. </w:t>
      </w:r>
      <w:r w:rsidRPr="009E26D5">
        <w:tab/>
        <w:t xml:space="preserve">Caron KM, Smithies O. Extreme hydrops fetalis and cardiovascular abnormalities in mice lacking a functional Adrenomedullin gene. Proc Natl Acad Sci U S A 2001;98(2):615–9. </w:t>
      </w:r>
    </w:p>
    <w:p w14:paraId="4C1F2DBE" w14:textId="77777777" w:rsidR="009E26D5" w:rsidRPr="009E26D5" w:rsidRDefault="009E26D5" w:rsidP="009E26D5">
      <w:pPr>
        <w:pStyle w:val="Bibliography"/>
      </w:pPr>
      <w:r w:rsidRPr="009E26D5">
        <w:t xml:space="preserve">34. </w:t>
      </w:r>
      <w:r w:rsidRPr="009E26D5">
        <w:tab/>
        <w:t xml:space="preserve">Scheicher R, Hoelbl-Kovacic A, Bellutti F, et al. CDK6 as a key regulator of hematopoietic and leukemic stem cell activation. Blood 2015;125(1):90–101. </w:t>
      </w:r>
    </w:p>
    <w:p w14:paraId="632ABC32" w14:textId="77777777" w:rsidR="009E26D5" w:rsidRPr="009E26D5" w:rsidRDefault="009E26D5" w:rsidP="009E26D5">
      <w:pPr>
        <w:pStyle w:val="Bibliography"/>
      </w:pPr>
      <w:r w:rsidRPr="009E26D5">
        <w:t xml:space="preserve">35. </w:t>
      </w:r>
      <w:r w:rsidRPr="009E26D5">
        <w:tab/>
        <w:t xml:space="preserve">Gonzalez CR, Vallcaneras SS, Calandra RS, Gonzalez Calvar SI. Involvement of KLF14 and egr-1 in the TGF-beta1 action on Leydig cell proliferation. Cytokine 2013;61(2):670–5. </w:t>
      </w:r>
    </w:p>
    <w:p w14:paraId="7982B2C3" w14:textId="77777777" w:rsidR="009E26D5" w:rsidRPr="009E26D5" w:rsidRDefault="009E26D5" w:rsidP="009E26D5">
      <w:pPr>
        <w:pStyle w:val="Bibliography"/>
      </w:pPr>
      <w:r w:rsidRPr="009E26D5">
        <w:t xml:space="preserve">36. </w:t>
      </w:r>
      <w:r w:rsidRPr="009E26D5">
        <w:tab/>
        <w:t xml:space="preserve">Cancer Genome Atlas Research Network. Comprehensive genomic characterization defines human glioblastoma genes and core pathways. Nature 2008;455(7216):1061–8. </w:t>
      </w:r>
    </w:p>
    <w:p w14:paraId="2610D28F" w14:textId="77777777" w:rsidR="009E26D5" w:rsidRPr="009E26D5" w:rsidRDefault="009E26D5" w:rsidP="009E26D5">
      <w:pPr>
        <w:pStyle w:val="Bibliography"/>
      </w:pPr>
      <w:r w:rsidRPr="009E26D5">
        <w:t xml:space="preserve">37. </w:t>
      </w:r>
      <w:r w:rsidRPr="009E26D5">
        <w:tab/>
        <w:t xml:space="preserve">Brennan CW, Verhaak RGW, McKenna A, et al. The somatic genomic landscape of glioblastoma. Cell 2013;155(2):462–77. </w:t>
      </w:r>
    </w:p>
    <w:p w14:paraId="6E6A8B31" w14:textId="77777777" w:rsidR="009E26D5" w:rsidRPr="009E26D5" w:rsidRDefault="009E26D5" w:rsidP="009E26D5">
      <w:pPr>
        <w:pStyle w:val="Bibliography"/>
      </w:pPr>
      <w:r w:rsidRPr="009E26D5">
        <w:t xml:space="preserve">38. </w:t>
      </w:r>
      <w:r w:rsidRPr="009E26D5">
        <w:tab/>
        <w:t xml:space="preserve">Zhao J, Chen AX, Gartrell RD, et al. Immune and genomic correlates of response to anti-PD-1 immunotherapy in glioblastoma. Nat Med 2019;25(3):462–9. </w:t>
      </w:r>
    </w:p>
    <w:p w14:paraId="086ACF70" w14:textId="77777777" w:rsidR="009E26D5" w:rsidRPr="009E26D5" w:rsidRDefault="009E26D5" w:rsidP="009E26D5">
      <w:pPr>
        <w:pStyle w:val="Bibliography"/>
      </w:pPr>
      <w:r w:rsidRPr="009E26D5">
        <w:t xml:space="preserve">39. </w:t>
      </w:r>
      <w:r w:rsidRPr="009E26D5">
        <w:tab/>
        <w:t>Rigakos G, Kyriazoglou A, Vernadou A, et al. Bevacizumab in high grade glioma: Is there a subgroup that benefits? Hematol Med Oncol [Internet] 2017 [cited 2022 Mar 31];2(4). Available from: http://www.oatext.com/bevacizumab-in-high-grade-glioma-is-there-a-subgroup-that-benefits.php</w:t>
      </w:r>
    </w:p>
    <w:p w14:paraId="04A4C040" w14:textId="77777777" w:rsidR="009E26D5" w:rsidRPr="009E26D5" w:rsidRDefault="009E26D5" w:rsidP="009E26D5">
      <w:pPr>
        <w:pStyle w:val="Bibliography"/>
      </w:pPr>
      <w:r w:rsidRPr="009E26D5">
        <w:lastRenderedPageBreak/>
        <w:t xml:space="preserve">40. </w:t>
      </w:r>
      <w:r w:rsidRPr="009E26D5">
        <w:tab/>
        <w:t xml:space="preserve">Hovinga KE, McCrea HJ, Brennan C, et al. EGFR amplification and classical subtype are associated with a poor response to bevacizumab in recurrent glioblastoma. J Neurooncol 2019;142(2):337–45. </w:t>
      </w:r>
    </w:p>
    <w:p w14:paraId="3F701272" w14:textId="77777777" w:rsidR="009E26D5" w:rsidRPr="009E26D5" w:rsidRDefault="009E26D5" w:rsidP="009E26D5">
      <w:pPr>
        <w:pStyle w:val="Bibliography"/>
      </w:pPr>
      <w:r w:rsidRPr="009E26D5">
        <w:t xml:space="preserve">41. </w:t>
      </w:r>
      <w:r w:rsidRPr="009E26D5">
        <w:tab/>
        <w:t xml:space="preserve">Stadlbauer A, Roessler K, Zimmermann M, et al. Predicting Glioblastoma Response to Bevacizumab Through MRI Biomarkers of the Tumor Microenvironment. Mol Imaging Biol 2019;21(4):747–57. </w:t>
      </w:r>
    </w:p>
    <w:p w14:paraId="498065EC" w14:textId="77777777" w:rsidR="009E26D5" w:rsidRPr="009E26D5" w:rsidRDefault="009E26D5" w:rsidP="009E26D5">
      <w:pPr>
        <w:pStyle w:val="Bibliography"/>
      </w:pPr>
      <w:r w:rsidRPr="009E26D5">
        <w:t xml:space="preserve">42. </w:t>
      </w:r>
      <w:r w:rsidRPr="009E26D5">
        <w:tab/>
        <w:t xml:space="preserve">Maher EA, Brennan C, Wen PY, et al. Marked Genomic Differences Characterize Primary and Secondary Glioblastoma Subtypes and Identify Two Distinct Molecular and Clinical Secondary Glioblastoma Entities. Cancer Res 2006;66(23):11502–13. </w:t>
      </w:r>
    </w:p>
    <w:p w14:paraId="3B79601E" w14:textId="1460F534" w:rsidR="0026266F" w:rsidRDefault="00D55E90" w:rsidP="002664E9">
      <w:r>
        <w:fldChar w:fldCharType="end"/>
      </w:r>
    </w:p>
    <w:p w14:paraId="0F13E8E7" w14:textId="61D8F8EB" w:rsidR="008F52FE" w:rsidRPr="00F61398" w:rsidRDefault="008F52FE" w:rsidP="002664E9">
      <w:pPr>
        <w:rPr>
          <w:highlight w:val="yellow"/>
        </w:rPr>
      </w:pPr>
    </w:p>
    <w:sectPr w:rsidR="008F52FE" w:rsidRPr="00F61398" w:rsidSect="00DE7F32">
      <w:footerReference w:type="default" r:id="rId19"/>
      <w:footerReference w:type="first" r:id="rId20"/>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A29E7" w14:textId="77777777" w:rsidR="00D2155F" w:rsidRDefault="00D2155F">
      <w:r>
        <w:separator/>
      </w:r>
    </w:p>
  </w:endnote>
  <w:endnote w:type="continuationSeparator" w:id="0">
    <w:p w14:paraId="751A5755" w14:textId="77777777" w:rsidR="00D2155F" w:rsidRDefault="00D215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53876">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AA53E" w14:textId="77777777" w:rsidR="00D2155F" w:rsidRDefault="00D2155F">
      <w:r>
        <w:separator/>
      </w:r>
    </w:p>
  </w:footnote>
  <w:footnote w:type="continuationSeparator" w:id="0">
    <w:p w14:paraId="1571E3F5" w14:textId="77777777" w:rsidR="00D2155F" w:rsidRDefault="00D215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27343"/>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7C82"/>
    <w:rsid w:val="00060A43"/>
    <w:rsid w:val="00061EDC"/>
    <w:rsid w:val="0006294D"/>
    <w:rsid w:val="000642B2"/>
    <w:rsid w:val="00067028"/>
    <w:rsid w:val="000671F6"/>
    <w:rsid w:val="00072F37"/>
    <w:rsid w:val="0007485B"/>
    <w:rsid w:val="0008152C"/>
    <w:rsid w:val="00082654"/>
    <w:rsid w:val="00083373"/>
    <w:rsid w:val="0008499C"/>
    <w:rsid w:val="00094DDF"/>
    <w:rsid w:val="00097DCC"/>
    <w:rsid w:val="000A27FD"/>
    <w:rsid w:val="000A350A"/>
    <w:rsid w:val="000A61A8"/>
    <w:rsid w:val="000B0EF9"/>
    <w:rsid w:val="000C0D14"/>
    <w:rsid w:val="000C5438"/>
    <w:rsid w:val="000D2032"/>
    <w:rsid w:val="000D3D32"/>
    <w:rsid w:val="000D6CC5"/>
    <w:rsid w:val="000E27D5"/>
    <w:rsid w:val="000E4F91"/>
    <w:rsid w:val="000F1DD0"/>
    <w:rsid w:val="000F2B4E"/>
    <w:rsid w:val="000F3D32"/>
    <w:rsid w:val="0010155A"/>
    <w:rsid w:val="0010428F"/>
    <w:rsid w:val="001054EB"/>
    <w:rsid w:val="00107730"/>
    <w:rsid w:val="00110E02"/>
    <w:rsid w:val="001129A9"/>
    <w:rsid w:val="00117F2A"/>
    <w:rsid w:val="00131907"/>
    <w:rsid w:val="00132E4B"/>
    <w:rsid w:val="00135901"/>
    <w:rsid w:val="001410EC"/>
    <w:rsid w:val="00141870"/>
    <w:rsid w:val="00141EBC"/>
    <w:rsid w:val="00143448"/>
    <w:rsid w:val="00145AF8"/>
    <w:rsid w:val="0015075D"/>
    <w:rsid w:val="001530AE"/>
    <w:rsid w:val="00166C92"/>
    <w:rsid w:val="00167A4B"/>
    <w:rsid w:val="00171EAF"/>
    <w:rsid w:val="00174043"/>
    <w:rsid w:val="001847B1"/>
    <w:rsid w:val="00187EFA"/>
    <w:rsid w:val="00190A6B"/>
    <w:rsid w:val="0019166E"/>
    <w:rsid w:val="0019285E"/>
    <w:rsid w:val="00194164"/>
    <w:rsid w:val="001944BF"/>
    <w:rsid w:val="001A07DF"/>
    <w:rsid w:val="001A08D9"/>
    <w:rsid w:val="001A0DC4"/>
    <w:rsid w:val="001A1F6C"/>
    <w:rsid w:val="001A5B69"/>
    <w:rsid w:val="001A70F7"/>
    <w:rsid w:val="001A73AF"/>
    <w:rsid w:val="001B2CF5"/>
    <w:rsid w:val="001C4F5B"/>
    <w:rsid w:val="001C73FB"/>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3CBF"/>
    <w:rsid w:val="0021562D"/>
    <w:rsid w:val="00221C7B"/>
    <w:rsid w:val="002270EA"/>
    <w:rsid w:val="002300DB"/>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C3"/>
    <w:rsid w:val="00256733"/>
    <w:rsid w:val="0025686A"/>
    <w:rsid w:val="00257455"/>
    <w:rsid w:val="00262106"/>
    <w:rsid w:val="0026266F"/>
    <w:rsid w:val="002663C6"/>
    <w:rsid w:val="002664E9"/>
    <w:rsid w:val="002679A7"/>
    <w:rsid w:val="00284D14"/>
    <w:rsid w:val="00284E66"/>
    <w:rsid w:val="0028695E"/>
    <w:rsid w:val="00291BF3"/>
    <w:rsid w:val="00292D88"/>
    <w:rsid w:val="00293898"/>
    <w:rsid w:val="002947A0"/>
    <w:rsid w:val="0029787A"/>
    <w:rsid w:val="0029790F"/>
    <w:rsid w:val="00297976"/>
    <w:rsid w:val="00297C19"/>
    <w:rsid w:val="00297D14"/>
    <w:rsid w:val="002A5916"/>
    <w:rsid w:val="002A7600"/>
    <w:rsid w:val="002B1688"/>
    <w:rsid w:val="002B5A93"/>
    <w:rsid w:val="002B7A82"/>
    <w:rsid w:val="002C114E"/>
    <w:rsid w:val="002C1642"/>
    <w:rsid w:val="002C1674"/>
    <w:rsid w:val="002C367B"/>
    <w:rsid w:val="002C3FDC"/>
    <w:rsid w:val="002C76F4"/>
    <w:rsid w:val="002D06F7"/>
    <w:rsid w:val="002D0E7D"/>
    <w:rsid w:val="002D1331"/>
    <w:rsid w:val="002D18CD"/>
    <w:rsid w:val="002D1FBB"/>
    <w:rsid w:val="002D30F9"/>
    <w:rsid w:val="002D439E"/>
    <w:rsid w:val="002D7E09"/>
    <w:rsid w:val="002E1414"/>
    <w:rsid w:val="002E220A"/>
    <w:rsid w:val="002F06E5"/>
    <w:rsid w:val="002F15B8"/>
    <w:rsid w:val="002F6694"/>
    <w:rsid w:val="003026FA"/>
    <w:rsid w:val="00302B8B"/>
    <w:rsid w:val="003037FD"/>
    <w:rsid w:val="00310228"/>
    <w:rsid w:val="00320157"/>
    <w:rsid w:val="00321894"/>
    <w:rsid w:val="00322828"/>
    <w:rsid w:val="00323093"/>
    <w:rsid w:val="00324047"/>
    <w:rsid w:val="00327C93"/>
    <w:rsid w:val="00332926"/>
    <w:rsid w:val="00332DC5"/>
    <w:rsid w:val="003339D2"/>
    <w:rsid w:val="00336252"/>
    <w:rsid w:val="00336327"/>
    <w:rsid w:val="00336799"/>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3211"/>
    <w:rsid w:val="00384446"/>
    <w:rsid w:val="00385B31"/>
    <w:rsid w:val="00385CB7"/>
    <w:rsid w:val="003906E0"/>
    <w:rsid w:val="003931CC"/>
    <w:rsid w:val="00397C0B"/>
    <w:rsid w:val="003A2291"/>
    <w:rsid w:val="003A5609"/>
    <w:rsid w:val="003A703C"/>
    <w:rsid w:val="003B0CBA"/>
    <w:rsid w:val="003B1EC8"/>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17F2"/>
    <w:rsid w:val="003E305D"/>
    <w:rsid w:val="003E3A1C"/>
    <w:rsid w:val="003E3A8F"/>
    <w:rsid w:val="003E5DE0"/>
    <w:rsid w:val="003E7875"/>
    <w:rsid w:val="003F0C3A"/>
    <w:rsid w:val="003F13AF"/>
    <w:rsid w:val="003F5267"/>
    <w:rsid w:val="003F60E2"/>
    <w:rsid w:val="003F7AAC"/>
    <w:rsid w:val="00403E62"/>
    <w:rsid w:val="00404040"/>
    <w:rsid w:val="00416261"/>
    <w:rsid w:val="004175A1"/>
    <w:rsid w:val="00417A80"/>
    <w:rsid w:val="00417F07"/>
    <w:rsid w:val="00421B62"/>
    <w:rsid w:val="004229A7"/>
    <w:rsid w:val="00426281"/>
    <w:rsid w:val="004277C5"/>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1AE"/>
    <w:rsid w:val="004918EF"/>
    <w:rsid w:val="00495B42"/>
    <w:rsid w:val="004A3D1A"/>
    <w:rsid w:val="004C268A"/>
    <w:rsid w:val="004C6046"/>
    <w:rsid w:val="004D504D"/>
    <w:rsid w:val="004D65CE"/>
    <w:rsid w:val="004E1ADA"/>
    <w:rsid w:val="004E6AC0"/>
    <w:rsid w:val="004E7015"/>
    <w:rsid w:val="004F1059"/>
    <w:rsid w:val="004F21E4"/>
    <w:rsid w:val="004F266E"/>
    <w:rsid w:val="004F267C"/>
    <w:rsid w:val="004F3691"/>
    <w:rsid w:val="004F53DB"/>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50399"/>
    <w:rsid w:val="005531DC"/>
    <w:rsid w:val="005533D8"/>
    <w:rsid w:val="005548E8"/>
    <w:rsid w:val="0056027A"/>
    <w:rsid w:val="00560735"/>
    <w:rsid w:val="00561001"/>
    <w:rsid w:val="00565078"/>
    <w:rsid w:val="005663C9"/>
    <w:rsid w:val="00574CEC"/>
    <w:rsid w:val="00574E5A"/>
    <w:rsid w:val="00580179"/>
    <w:rsid w:val="005803C3"/>
    <w:rsid w:val="005815FA"/>
    <w:rsid w:val="00581611"/>
    <w:rsid w:val="00584675"/>
    <w:rsid w:val="00584764"/>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F4D"/>
    <w:rsid w:val="00617AA4"/>
    <w:rsid w:val="00623284"/>
    <w:rsid w:val="0062349D"/>
    <w:rsid w:val="006262D8"/>
    <w:rsid w:val="00630D17"/>
    <w:rsid w:val="006328B0"/>
    <w:rsid w:val="006329FA"/>
    <w:rsid w:val="00632D29"/>
    <w:rsid w:val="00635FBE"/>
    <w:rsid w:val="006416CB"/>
    <w:rsid w:val="0064225C"/>
    <w:rsid w:val="006430EA"/>
    <w:rsid w:val="00643AF9"/>
    <w:rsid w:val="0064483C"/>
    <w:rsid w:val="0064540B"/>
    <w:rsid w:val="0065141E"/>
    <w:rsid w:val="00651B17"/>
    <w:rsid w:val="006524CF"/>
    <w:rsid w:val="00652DB0"/>
    <w:rsid w:val="006541D1"/>
    <w:rsid w:val="00654C0E"/>
    <w:rsid w:val="00654C80"/>
    <w:rsid w:val="00660772"/>
    <w:rsid w:val="0066141F"/>
    <w:rsid w:val="00661EC9"/>
    <w:rsid w:val="006622E6"/>
    <w:rsid w:val="0066289F"/>
    <w:rsid w:val="0066336E"/>
    <w:rsid w:val="00670537"/>
    <w:rsid w:val="00672596"/>
    <w:rsid w:val="006763B3"/>
    <w:rsid w:val="00677B21"/>
    <w:rsid w:val="0068037A"/>
    <w:rsid w:val="00683CC3"/>
    <w:rsid w:val="0068617A"/>
    <w:rsid w:val="006875A6"/>
    <w:rsid w:val="00687D2F"/>
    <w:rsid w:val="00690823"/>
    <w:rsid w:val="00691328"/>
    <w:rsid w:val="00692787"/>
    <w:rsid w:val="00694BE7"/>
    <w:rsid w:val="00695740"/>
    <w:rsid w:val="0069649A"/>
    <w:rsid w:val="006A002C"/>
    <w:rsid w:val="006A0A50"/>
    <w:rsid w:val="006A0C89"/>
    <w:rsid w:val="006A1207"/>
    <w:rsid w:val="006A5F40"/>
    <w:rsid w:val="006A6B4E"/>
    <w:rsid w:val="006B23A2"/>
    <w:rsid w:val="006B3D4E"/>
    <w:rsid w:val="006B44F2"/>
    <w:rsid w:val="006B612E"/>
    <w:rsid w:val="006B7251"/>
    <w:rsid w:val="006C05F4"/>
    <w:rsid w:val="006C2BF4"/>
    <w:rsid w:val="006C3A50"/>
    <w:rsid w:val="006C508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FDE"/>
    <w:rsid w:val="00716802"/>
    <w:rsid w:val="00720808"/>
    <w:rsid w:val="007217FA"/>
    <w:rsid w:val="00722ED3"/>
    <w:rsid w:val="00724945"/>
    <w:rsid w:val="0072594D"/>
    <w:rsid w:val="007324A6"/>
    <w:rsid w:val="00733449"/>
    <w:rsid w:val="00733504"/>
    <w:rsid w:val="007336B0"/>
    <w:rsid w:val="00735058"/>
    <w:rsid w:val="00737360"/>
    <w:rsid w:val="007473EC"/>
    <w:rsid w:val="0074781D"/>
    <w:rsid w:val="00751B25"/>
    <w:rsid w:val="00756D5E"/>
    <w:rsid w:val="00757EDF"/>
    <w:rsid w:val="007619B3"/>
    <w:rsid w:val="00761B7E"/>
    <w:rsid w:val="00764896"/>
    <w:rsid w:val="00772F86"/>
    <w:rsid w:val="00780E76"/>
    <w:rsid w:val="00783411"/>
    <w:rsid w:val="00783B0E"/>
    <w:rsid w:val="00785F9A"/>
    <w:rsid w:val="0078748F"/>
    <w:rsid w:val="007A1731"/>
    <w:rsid w:val="007A7F04"/>
    <w:rsid w:val="007B2E54"/>
    <w:rsid w:val="007B56A0"/>
    <w:rsid w:val="007C167D"/>
    <w:rsid w:val="007C3061"/>
    <w:rsid w:val="007C44EC"/>
    <w:rsid w:val="007D0AB3"/>
    <w:rsid w:val="007D54F4"/>
    <w:rsid w:val="007D651F"/>
    <w:rsid w:val="007D7176"/>
    <w:rsid w:val="007E11D8"/>
    <w:rsid w:val="007E5BB8"/>
    <w:rsid w:val="007E5C6A"/>
    <w:rsid w:val="007F354D"/>
    <w:rsid w:val="007F51D0"/>
    <w:rsid w:val="007F6B71"/>
    <w:rsid w:val="008007C1"/>
    <w:rsid w:val="0080119A"/>
    <w:rsid w:val="00801736"/>
    <w:rsid w:val="0080279C"/>
    <w:rsid w:val="008058A5"/>
    <w:rsid w:val="00805FB2"/>
    <w:rsid w:val="00807B15"/>
    <w:rsid w:val="0081096C"/>
    <w:rsid w:val="0081207E"/>
    <w:rsid w:val="008145C3"/>
    <w:rsid w:val="0081613C"/>
    <w:rsid w:val="008177F0"/>
    <w:rsid w:val="0081780F"/>
    <w:rsid w:val="008233E8"/>
    <w:rsid w:val="008238DB"/>
    <w:rsid w:val="00827889"/>
    <w:rsid w:val="0083065D"/>
    <w:rsid w:val="00830DE4"/>
    <w:rsid w:val="00832AF6"/>
    <w:rsid w:val="008332E4"/>
    <w:rsid w:val="00833762"/>
    <w:rsid w:val="008441AA"/>
    <w:rsid w:val="008506D1"/>
    <w:rsid w:val="008548B8"/>
    <w:rsid w:val="00857DF0"/>
    <w:rsid w:val="0086390D"/>
    <w:rsid w:val="00863E22"/>
    <w:rsid w:val="008641A7"/>
    <w:rsid w:val="008645BC"/>
    <w:rsid w:val="0086633F"/>
    <w:rsid w:val="008677AD"/>
    <w:rsid w:val="0087037B"/>
    <w:rsid w:val="00870929"/>
    <w:rsid w:val="00871CC1"/>
    <w:rsid w:val="00871F54"/>
    <w:rsid w:val="00877D38"/>
    <w:rsid w:val="0088026F"/>
    <w:rsid w:val="00881842"/>
    <w:rsid w:val="00882DD3"/>
    <w:rsid w:val="008848C2"/>
    <w:rsid w:val="008903D1"/>
    <w:rsid w:val="00890442"/>
    <w:rsid w:val="00894034"/>
    <w:rsid w:val="0089615F"/>
    <w:rsid w:val="00896512"/>
    <w:rsid w:val="008A151D"/>
    <w:rsid w:val="008A5E36"/>
    <w:rsid w:val="008A6E69"/>
    <w:rsid w:val="008A75D4"/>
    <w:rsid w:val="008B154C"/>
    <w:rsid w:val="008B3A3F"/>
    <w:rsid w:val="008B4F0C"/>
    <w:rsid w:val="008B7D15"/>
    <w:rsid w:val="008C18A9"/>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621F"/>
    <w:rsid w:val="00912E80"/>
    <w:rsid w:val="00913912"/>
    <w:rsid w:val="0091484A"/>
    <w:rsid w:val="0091583E"/>
    <w:rsid w:val="00922DB8"/>
    <w:rsid w:val="00924FCE"/>
    <w:rsid w:val="00930554"/>
    <w:rsid w:val="00930757"/>
    <w:rsid w:val="00930C9D"/>
    <w:rsid w:val="0093143D"/>
    <w:rsid w:val="00931445"/>
    <w:rsid w:val="00934266"/>
    <w:rsid w:val="00934769"/>
    <w:rsid w:val="00935C7D"/>
    <w:rsid w:val="00940948"/>
    <w:rsid w:val="00941F5D"/>
    <w:rsid w:val="00942C3B"/>
    <w:rsid w:val="00946B76"/>
    <w:rsid w:val="00954508"/>
    <w:rsid w:val="00954F94"/>
    <w:rsid w:val="00956F29"/>
    <w:rsid w:val="0096322B"/>
    <w:rsid w:val="00963469"/>
    <w:rsid w:val="00973D9C"/>
    <w:rsid w:val="00973DCC"/>
    <w:rsid w:val="00976C0E"/>
    <w:rsid w:val="0098096D"/>
    <w:rsid w:val="00983404"/>
    <w:rsid w:val="0098394B"/>
    <w:rsid w:val="00983A5B"/>
    <w:rsid w:val="00984FF1"/>
    <w:rsid w:val="0098513A"/>
    <w:rsid w:val="00990452"/>
    <w:rsid w:val="00993375"/>
    <w:rsid w:val="009939CD"/>
    <w:rsid w:val="009952E0"/>
    <w:rsid w:val="00995811"/>
    <w:rsid w:val="009A1618"/>
    <w:rsid w:val="009A723E"/>
    <w:rsid w:val="009B0CA0"/>
    <w:rsid w:val="009B2C50"/>
    <w:rsid w:val="009C013E"/>
    <w:rsid w:val="009C2002"/>
    <w:rsid w:val="009C2E84"/>
    <w:rsid w:val="009C56B7"/>
    <w:rsid w:val="009C6826"/>
    <w:rsid w:val="009C68F6"/>
    <w:rsid w:val="009C6CE7"/>
    <w:rsid w:val="009C728A"/>
    <w:rsid w:val="009D7E8F"/>
    <w:rsid w:val="009E01E8"/>
    <w:rsid w:val="009E26D5"/>
    <w:rsid w:val="009E5AB9"/>
    <w:rsid w:val="009F01BA"/>
    <w:rsid w:val="009F4F8D"/>
    <w:rsid w:val="009F69C9"/>
    <w:rsid w:val="00A00065"/>
    <w:rsid w:val="00A0276F"/>
    <w:rsid w:val="00A031BA"/>
    <w:rsid w:val="00A0508F"/>
    <w:rsid w:val="00A0552D"/>
    <w:rsid w:val="00A06481"/>
    <w:rsid w:val="00A07922"/>
    <w:rsid w:val="00A10AAD"/>
    <w:rsid w:val="00A12858"/>
    <w:rsid w:val="00A15022"/>
    <w:rsid w:val="00A1559C"/>
    <w:rsid w:val="00A17412"/>
    <w:rsid w:val="00A262EE"/>
    <w:rsid w:val="00A30BAD"/>
    <w:rsid w:val="00A3303B"/>
    <w:rsid w:val="00A33EFB"/>
    <w:rsid w:val="00A33F44"/>
    <w:rsid w:val="00A43276"/>
    <w:rsid w:val="00A45748"/>
    <w:rsid w:val="00A50208"/>
    <w:rsid w:val="00A5076C"/>
    <w:rsid w:val="00A51DB7"/>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109F4"/>
    <w:rsid w:val="00B10A60"/>
    <w:rsid w:val="00B136F5"/>
    <w:rsid w:val="00B1577D"/>
    <w:rsid w:val="00B20918"/>
    <w:rsid w:val="00B20FDF"/>
    <w:rsid w:val="00B24E2C"/>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71BD8"/>
    <w:rsid w:val="00B72F67"/>
    <w:rsid w:val="00B82E37"/>
    <w:rsid w:val="00B84E87"/>
    <w:rsid w:val="00B86A92"/>
    <w:rsid w:val="00B86FF2"/>
    <w:rsid w:val="00B97288"/>
    <w:rsid w:val="00BA036F"/>
    <w:rsid w:val="00BA1DBE"/>
    <w:rsid w:val="00BA1DE0"/>
    <w:rsid w:val="00BA2900"/>
    <w:rsid w:val="00BA5717"/>
    <w:rsid w:val="00BA5B46"/>
    <w:rsid w:val="00BB1204"/>
    <w:rsid w:val="00BB15EC"/>
    <w:rsid w:val="00BB20B4"/>
    <w:rsid w:val="00BB550D"/>
    <w:rsid w:val="00BB7701"/>
    <w:rsid w:val="00BC0A71"/>
    <w:rsid w:val="00BC0DC2"/>
    <w:rsid w:val="00BC3F54"/>
    <w:rsid w:val="00BC464F"/>
    <w:rsid w:val="00BC63E6"/>
    <w:rsid w:val="00BD2450"/>
    <w:rsid w:val="00BD3769"/>
    <w:rsid w:val="00BD43A9"/>
    <w:rsid w:val="00BE16C9"/>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FB3"/>
    <w:rsid w:val="00C1388B"/>
    <w:rsid w:val="00C13D9F"/>
    <w:rsid w:val="00C16FAD"/>
    <w:rsid w:val="00C229CF"/>
    <w:rsid w:val="00C23399"/>
    <w:rsid w:val="00C23E82"/>
    <w:rsid w:val="00C26C4B"/>
    <w:rsid w:val="00C26ECC"/>
    <w:rsid w:val="00C307EC"/>
    <w:rsid w:val="00C318D8"/>
    <w:rsid w:val="00C32ED3"/>
    <w:rsid w:val="00C33D14"/>
    <w:rsid w:val="00C34812"/>
    <w:rsid w:val="00C35C31"/>
    <w:rsid w:val="00C450B9"/>
    <w:rsid w:val="00C47F8A"/>
    <w:rsid w:val="00C504AA"/>
    <w:rsid w:val="00C50915"/>
    <w:rsid w:val="00C50E5E"/>
    <w:rsid w:val="00C54DC5"/>
    <w:rsid w:val="00C56773"/>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B0DDE"/>
    <w:rsid w:val="00CB0F0B"/>
    <w:rsid w:val="00CB1172"/>
    <w:rsid w:val="00CB1929"/>
    <w:rsid w:val="00CB1B7E"/>
    <w:rsid w:val="00CB32A4"/>
    <w:rsid w:val="00CB71F1"/>
    <w:rsid w:val="00CB7C2D"/>
    <w:rsid w:val="00CC0911"/>
    <w:rsid w:val="00CC1511"/>
    <w:rsid w:val="00CC31DC"/>
    <w:rsid w:val="00CC5EA3"/>
    <w:rsid w:val="00CC6FEC"/>
    <w:rsid w:val="00CD2328"/>
    <w:rsid w:val="00CD6AAF"/>
    <w:rsid w:val="00CD6B69"/>
    <w:rsid w:val="00CE2568"/>
    <w:rsid w:val="00CE3D0F"/>
    <w:rsid w:val="00CF2315"/>
    <w:rsid w:val="00CF28D9"/>
    <w:rsid w:val="00CF5364"/>
    <w:rsid w:val="00CF54FA"/>
    <w:rsid w:val="00CF656C"/>
    <w:rsid w:val="00CF741A"/>
    <w:rsid w:val="00CF7A3C"/>
    <w:rsid w:val="00D018A6"/>
    <w:rsid w:val="00D01BA3"/>
    <w:rsid w:val="00D05C91"/>
    <w:rsid w:val="00D12E0A"/>
    <w:rsid w:val="00D13C9F"/>
    <w:rsid w:val="00D1460C"/>
    <w:rsid w:val="00D2155F"/>
    <w:rsid w:val="00D2295A"/>
    <w:rsid w:val="00D23F8C"/>
    <w:rsid w:val="00D25C8B"/>
    <w:rsid w:val="00D3117A"/>
    <w:rsid w:val="00D36976"/>
    <w:rsid w:val="00D409DE"/>
    <w:rsid w:val="00D40E36"/>
    <w:rsid w:val="00D427F7"/>
    <w:rsid w:val="00D43C60"/>
    <w:rsid w:val="00D4539B"/>
    <w:rsid w:val="00D469A7"/>
    <w:rsid w:val="00D52BA3"/>
    <w:rsid w:val="00D55E90"/>
    <w:rsid w:val="00D56829"/>
    <w:rsid w:val="00D569A7"/>
    <w:rsid w:val="00D634D9"/>
    <w:rsid w:val="00D64ACF"/>
    <w:rsid w:val="00D742E3"/>
    <w:rsid w:val="00D76CF0"/>
    <w:rsid w:val="00D83564"/>
    <w:rsid w:val="00D8714A"/>
    <w:rsid w:val="00D909E8"/>
    <w:rsid w:val="00D90B2F"/>
    <w:rsid w:val="00D93BEB"/>
    <w:rsid w:val="00D94A36"/>
    <w:rsid w:val="00D94F98"/>
    <w:rsid w:val="00D95DAE"/>
    <w:rsid w:val="00D96D70"/>
    <w:rsid w:val="00DA3BA0"/>
    <w:rsid w:val="00DA4905"/>
    <w:rsid w:val="00DB0AFD"/>
    <w:rsid w:val="00DB490D"/>
    <w:rsid w:val="00DB5711"/>
    <w:rsid w:val="00DB5BEA"/>
    <w:rsid w:val="00DB706E"/>
    <w:rsid w:val="00DB77A9"/>
    <w:rsid w:val="00DC0518"/>
    <w:rsid w:val="00DC0908"/>
    <w:rsid w:val="00DC349A"/>
    <w:rsid w:val="00DC4A1E"/>
    <w:rsid w:val="00DC5CE8"/>
    <w:rsid w:val="00DC6A54"/>
    <w:rsid w:val="00DC7B9C"/>
    <w:rsid w:val="00DD15B7"/>
    <w:rsid w:val="00DD2ADE"/>
    <w:rsid w:val="00DD346E"/>
    <w:rsid w:val="00DD3D95"/>
    <w:rsid w:val="00DD72B8"/>
    <w:rsid w:val="00DE01F0"/>
    <w:rsid w:val="00DE4A24"/>
    <w:rsid w:val="00DE5690"/>
    <w:rsid w:val="00DE691F"/>
    <w:rsid w:val="00DE71D4"/>
    <w:rsid w:val="00DE7F32"/>
    <w:rsid w:val="00DF0CAA"/>
    <w:rsid w:val="00DF4268"/>
    <w:rsid w:val="00DF55BE"/>
    <w:rsid w:val="00DF7C71"/>
    <w:rsid w:val="00DF7E63"/>
    <w:rsid w:val="00E0031B"/>
    <w:rsid w:val="00E020CA"/>
    <w:rsid w:val="00E047B0"/>
    <w:rsid w:val="00E12C3D"/>
    <w:rsid w:val="00E13550"/>
    <w:rsid w:val="00E13DE5"/>
    <w:rsid w:val="00E159BA"/>
    <w:rsid w:val="00E17582"/>
    <w:rsid w:val="00E20BFD"/>
    <w:rsid w:val="00E215A9"/>
    <w:rsid w:val="00E22498"/>
    <w:rsid w:val="00E252BD"/>
    <w:rsid w:val="00E27539"/>
    <w:rsid w:val="00E328EC"/>
    <w:rsid w:val="00E336FB"/>
    <w:rsid w:val="00E34B24"/>
    <w:rsid w:val="00E35DAF"/>
    <w:rsid w:val="00E4088F"/>
    <w:rsid w:val="00E43BBC"/>
    <w:rsid w:val="00E4432B"/>
    <w:rsid w:val="00E45F7E"/>
    <w:rsid w:val="00E61DAF"/>
    <w:rsid w:val="00E62A60"/>
    <w:rsid w:val="00E661B1"/>
    <w:rsid w:val="00E715F0"/>
    <w:rsid w:val="00E7221D"/>
    <w:rsid w:val="00E73F77"/>
    <w:rsid w:val="00E74EB8"/>
    <w:rsid w:val="00E774C4"/>
    <w:rsid w:val="00E8292C"/>
    <w:rsid w:val="00E84176"/>
    <w:rsid w:val="00E90291"/>
    <w:rsid w:val="00E90311"/>
    <w:rsid w:val="00E91B00"/>
    <w:rsid w:val="00E91DDA"/>
    <w:rsid w:val="00E97A5F"/>
    <w:rsid w:val="00E97DA1"/>
    <w:rsid w:val="00EA2A96"/>
    <w:rsid w:val="00EA47D1"/>
    <w:rsid w:val="00EA6D57"/>
    <w:rsid w:val="00EB0D59"/>
    <w:rsid w:val="00EB18A2"/>
    <w:rsid w:val="00EB2F49"/>
    <w:rsid w:val="00EB4EBC"/>
    <w:rsid w:val="00EB51A9"/>
    <w:rsid w:val="00EB71E2"/>
    <w:rsid w:val="00EB7565"/>
    <w:rsid w:val="00EB78C1"/>
    <w:rsid w:val="00EB7919"/>
    <w:rsid w:val="00EC1FEA"/>
    <w:rsid w:val="00EC427A"/>
    <w:rsid w:val="00ED0E4E"/>
    <w:rsid w:val="00ED27BF"/>
    <w:rsid w:val="00EE1A6D"/>
    <w:rsid w:val="00EF010D"/>
    <w:rsid w:val="00EF286D"/>
    <w:rsid w:val="00EF2969"/>
    <w:rsid w:val="00EF384D"/>
    <w:rsid w:val="00EF3EF7"/>
    <w:rsid w:val="00F0388A"/>
    <w:rsid w:val="00F07309"/>
    <w:rsid w:val="00F141C3"/>
    <w:rsid w:val="00F146AC"/>
    <w:rsid w:val="00F14ED2"/>
    <w:rsid w:val="00F155F4"/>
    <w:rsid w:val="00F17A80"/>
    <w:rsid w:val="00F17C52"/>
    <w:rsid w:val="00F23DA5"/>
    <w:rsid w:val="00F24E74"/>
    <w:rsid w:val="00F25665"/>
    <w:rsid w:val="00F26628"/>
    <w:rsid w:val="00F3147D"/>
    <w:rsid w:val="00F31A32"/>
    <w:rsid w:val="00F35BD7"/>
    <w:rsid w:val="00F36423"/>
    <w:rsid w:val="00F417F5"/>
    <w:rsid w:val="00F42292"/>
    <w:rsid w:val="00F4305A"/>
    <w:rsid w:val="00F443AE"/>
    <w:rsid w:val="00F454C9"/>
    <w:rsid w:val="00F50861"/>
    <w:rsid w:val="00F51C9F"/>
    <w:rsid w:val="00F5537A"/>
    <w:rsid w:val="00F57888"/>
    <w:rsid w:val="00F61398"/>
    <w:rsid w:val="00F63C80"/>
    <w:rsid w:val="00F653F4"/>
    <w:rsid w:val="00F654DC"/>
    <w:rsid w:val="00F66ED1"/>
    <w:rsid w:val="00F671E1"/>
    <w:rsid w:val="00F6764B"/>
    <w:rsid w:val="00F732BD"/>
    <w:rsid w:val="00F74B5A"/>
    <w:rsid w:val="00F752B7"/>
    <w:rsid w:val="00F76993"/>
    <w:rsid w:val="00F77D6C"/>
    <w:rsid w:val="00F80AAB"/>
    <w:rsid w:val="00F829A8"/>
    <w:rsid w:val="00F91BBD"/>
    <w:rsid w:val="00F94EF6"/>
    <w:rsid w:val="00FA6259"/>
    <w:rsid w:val="00FB0275"/>
    <w:rsid w:val="00FB2513"/>
    <w:rsid w:val="00FB257A"/>
    <w:rsid w:val="00FB337F"/>
    <w:rsid w:val="00FB4D5C"/>
    <w:rsid w:val="00FB4F44"/>
    <w:rsid w:val="00FB6E17"/>
    <w:rsid w:val="00FC730E"/>
    <w:rsid w:val="00FD071F"/>
    <w:rsid w:val="00FD1A87"/>
    <w:rsid w:val="00FD4507"/>
    <w:rsid w:val="00FD5B77"/>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 w:type="character" w:styleId="UnresolvedMention">
    <w:name w:val="Unresolved Mention"/>
    <w:basedOn w:val="DefaultParagraphFont"/>
    <w:uiPriority w:val="99"/>
    <w:semiHidden/>
    <w:unhideWhenUsed/>
    <w:rsid w:val="00F073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github.com/roshanlodha/bevacizumab-response"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5" Type="http://schemas.openxmlformats.org/officeDocument/2006/relationships/numbering" Target="numbering.xml"/><Relationship Id="rId15" Type="http://schemas.openxmlformats.org/officeDocument/2006/relationships/oleObject" Target="embeddings/oleObject1.bin"/><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2B25321-A57E-4E39-97CE-E52E206C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48</TotalTime>
  <Pages>30</Pages>
  <Words>28043</Words>
  <Characters>159850</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187518</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13</cp:revision>
  <cp:lastPrinted>2022-02-02T19:02:00Z</cp:lastPrinted>
  <dcterms:created xsi:type="dcterms:W3CDTF">2022-03-31T14:49:00Z</dcterms:created>
  <dcterms:modified xsi:type="dcterms:W3CDTF">2022-04-08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6.0.5-beta.2+c510d9146"&gt;&lt;session id="WhwtAojC"/&gt;&lt;style id="http://www.zotero.org/styles/the-new-england-journal-of-medicine" hasBibliography="1" bibliographyStyleHasBeenSet="1"/&gt;&lt;prefs&gt;&lt;pref name="fieldType" value="F</vt:lpwstr>
  </property>
  <property fmtid="{D5CDD505-2E9C-101B-9397-08002B2CF9AE}" pid="5" name="ZOTERO_PREF_2">
    <vt:lpwstr>ield"/&gt;&lt;pref name="automaticJournalAbbreviations" value="true"/&gt;&lt;pref name="dontAskDelayCitationUpdates" value="true"/&gt;&lt;/prefs&gt;&lt;/data&gt;</vt:lpwstr>
  </property>
</Properties>
</file>